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248" w:rsidRDefault="001E3248">
      <w:pPr>
        <w:rPr>
          <w:rFonts w:ascii="Times New Roman" w:hAnsi="Times New Roman" w:cs="Times New Roman"/>
          <w:noProof/>
          <w:sz w:val="24"/>
          <w:lang w:eastAsia="sl-SI"/>
        </w:rPr>
      </w:pPr>
      <w:r w:rsidRPr="001E3248">
        <w:rPr>
          <w:rFonts w:ascii="Times New Roman" w:hAnsi="Times New Roman" w:cs="Times New Roman"/>
          <w:noProof/>
          <w:sz w:val="24"/>
          <w:lang w:eastAsia="sl-SI"/>
        </w:rPr>
        <w:t>PRILOGE</w:t>
      </w:r>
    </w:p>
    <w:p w:rsidR="001E3248" w:rsidRPr="001E3248" w:rsidRDefault="001E3248">
      <w:pPr>
        <w:rPr>
          <w:rFonts w:ascii="Times New Roman" w:hAnsi="Times New Roman" w:cs="Times New Roman"/>
          <w:noProof/>
          <w:sz w:val="24"/>
          <w:lang w:eastAsia="sl-SI"/>
        </w:rPr>
      </w:pPr>
      <w:r>
        <w:rPr>
          <w:rFonts w:ascii="Times New Roman" w:hAnsi="Times New Roman" w:cs="Times New Roman"/>
          <w:noProof/>
          <w:sz w:val="24"/>
          <w:lang w:eastAsia="sl-SI"/>
        </w:rPr>
        <w:t>PRILOGA A: RAZVOJNA METODOLOGIJA</w:t>
      </w:r>
      <w:r w:rsidR="008647BE">
        <w:rPr>
          <w:rFonts w:ascii="Times New Roman" w:hAnsi="Times New Roman" w:cs="Times New Roman"/>
          <w:noProof/>
          <w:sz w:val="24"/>
          <w:lang w:eastAsia="sl-SI"/>
        </w:rPr>
        <w:t xml:space="preserve"> ZA RESNE IGRE GAMED</w:t>
      </w:r>
    </w:p>
    <w:p w:rsidR="001E3248" w:rsidRDefault="001E3248" w:rsidP="001E3248">
      <w:pPr>
        <w:jc w:val="center"/>
        <w:rPr>
          <w:rFonts w:ascii="Times New Roman" w:hAnsi="Times New Roman" w:cs="Times New Roman"/>
          <w:sz w:val="24"/>
        </w:rPr>
      </w:pPr>
      <w:r w:rsidRPr="001E3248">
        <w:rPr>
          <w:rFonts w:ascii="Times New Roman" w:hAnsi="Times New Roman" w:cs="Times New Roman"/>
          <w:noProof/>
          <w:lang w:eastAsia="sl-SI"/>
        </w:rPr>
        <w:drawing>
          <wp:inline distT="0" distB="0" distL="0" distR="0" wp14:anchorId="7400C66A" wp14:editId="5CC8C851">
            <wp:extent cx="5705704" cy="6086838"/>
            <wp:effectExtent l="0" t="0" r="0" b="952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09112" cy="6090474"/>
                    </a:xfrm>
                    <a:prstGeom prst="rect">
                      <a:avLst/>
                    </a:prstGeom>
                  </pic:spPr>
                </pic:pic>
              </a:graphicData>
            </a:graphic>
          </wp:inline>
        </w:drawing>
      </w:r>
      <w:r w:rsidRPr="001E3248">
        <w:rPr>
          <w:rFonts w:ascii="Times New Roman" w:hAnsi="Times New Roman" w:cs="Times New Roman"/>
          <w:sz w:val="20"/>
        </w:rPr>
        <w:t xml:space="preserve">Vir: </w:t>
      </w:r>
      <w:r w:rsidRPr="001E3248">
        <w:rPr>
          <w:rFonts w:ascii="Times New Roman" w:hAnsi="Times New Roman" w:cs="Times New Roman"/>
          <w:sz w:val="20"/>
        </w:rPr>
        <w:fldChar w:fldCharType="begin"/>
      </w:r>
      <w:r w:rsidRPr="001E3248">
        <w:rPr>
          <w:rFonts w:ascii="Times New Roman" w:hAnsi="Times New Roman" w:cs="Times New Roman"/>
          <w:sz w:val="20"/>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E3248">
        <w:rPr>
          <w:rFonts w:ascii="Times New Roman" w:hAnsi="Times New Roman" w:cs="Times New Roman"/>
          <w:sz w:val="20"/>
        </w:rPr>
        <w:fldChar w:fldCharType="separate"/>
      </w:r>
      <w:r w:rsidRPr="001E3248">
        <w:rPr>
          <w:rFonts w:ascii="Times New Roman" w:hAnsi="Times New Roman" w:cs="Times New Roman"/>
          <w:sz w:val="20"/>
        </w:rPr>
        <w:t>(Aslan in Balci 2015, 309)</w:t>
      </w:r>
      <w:r w:rsidRPr="001E3248">
        <w:rPr>
          <w:rFonts w:ascii="Times New Roman" w:hAnsi="Times New Roman" w:cs="Times New Roman"/>
          <w:sz w:val="20"/>
        </w:rPr>
        <w:fldChar w:fldCharType="end"/>
      </w:r>
    </w:p>
    <w:p w:rsidR="00033563" w:rsidRDefault="00033563">
      <w:pPr>
        <w:rPr>
          <w:rFonts w:ascii="Times New Roman" w:hAnsi="Times New Roman" w:cs="Times New Roman"/>
          <w:sz w:val="24"/>
        </w:rPr>
      </w:pPr>
      <w:r>
        <w:rPr>
          <w:rFonts w:ascii="Times New Roman" w:hAnsi="Times New Roman" w:cs="Times New Roman"/>
          <w:sz w:val="24"/>
        </w:rPr>
        <w:br w:type="page"/>
      </w:r>
    </w:p>
    <w:p w:rsidR="003C7ED8" w:rsidRDefault="003C7ED8">
      <w:pPr>
        <w:rPr>
          <w:rFonts w:ascii="Times New Roman" w:hAnsi="Times New Roman" w:cs="Times New Roman"/>
          <w:sz w:val="24"/>
        </w:rPr>
      </w:pPr>
      <w:r>
        <w:rPr>
          <w:rFonts w:ascii="Times New Roman" w:hAnsi="Times New Roman" w:cs="Times New Roman"/>
          <w:sz w:val="24"/>
        </w:rPr>
        <w:lastRenderedPageBreak/>
        <w:t>PRILOGA B: SPIRALNI MODEL ZA PODPORO OBLIKOVANJU IGRE PRI METODOLOGIJI GAMED</w:t>
      </w:r>
    </w:p>
    <w:p w:rsidR="007F3FDC" w:rsidRDefault="007F3FDC">
      <w:pPr>
        <w:rPr>
          <w:rFonts w:ascii="Times New Roman" w:hAnsi="Times New Roman" w:cs="Times New Roman"/>
          <w:sz w:val="24"/>
        </w:rPr>
      </w:pPr>
      <w:bookmarkStart w:id="0" w:name="_GoBack"/>
      <w:bookmarkEnd w:id="0"/>
    </w:p>
    <w:p w:rsidR="003C7ED8" w:rsidRDefault="003C7ED8" w:rsidP="003C7ED8">
      <w:pPr>
        <w:jc w:val="center"/>
        <w:rPr>
          <w:rFonts w:ascii="Times New Roman" w:hAnsi="Times New Roman" w:cs="Times New Roman"/>
          <w:sz w:val="24"/>
        </w:rPr>
      </w:pPr>
      <w:r>
        <w:rPr>
          <w:noProof/>
          <w:lang w:eastAsia="sl-SI"/>
        </w:rPr>
        <w:drawing>
          <wp:inline distT="0" distB="0" distL="0" distR="0" wp14:anchorId="3B1B2B97" wp14:editId="1C64076A">
            <wp:extent cx="4447792" cy="3869872"/>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454605" cy="3875799"/>
                    </a:xfrm>
                    <a:prstGeom prst="rect">
                      <a:avLst/>
                    </a:prstGeom>
                  </pic:spPr>
                </pic:pic>
              </a:graphicData>
            </a:graphic>
          </wp:inline>
        </w:drawing>
      </w:r>
    </w:p>
    <w:p w:rsidR="003C7ED8" w:rsidRPr="003C7ED8" w:rsidRDefault="003C7ED8" w:rsidP="003C7ED8">
      <w:pPr>
        <w:jc w:val="center"/>
        <w:rPr>
          <w:rFonts w:ascii="Times New Roman" w:hAnsi="Times New Roman" w:cs="Times New Roman"/>
          <w:sz w:val="20"/>
        </w:rPr>
      </w:pPr>
      <w:r w:rsidRPr="003C7ED8">
        <w:rPr>
          <w:rFonts w:ascii="Times New Roman" w:hAnsi="Times New Roman" w:cs="Times New Roman"/>
          <w:sz w:val="20"/>
        </w:rPr>
        <w:t xml:space="preserve">Vir: </w:t>
      </w:r>
      <w:r w:rsidRPr="003C7ED8">
        <w:rPr>
          <w:rFonts w:ascii="Times New Roman" w:hAnsi="Times New Roman" w:cs="Times New Roman"/>
          <w:sz w:val="20"/>
        </w:rPr>
        <w:fldChar w:fldCharType="begin"/>
      </w:r>
      <w:r w:rsidRPr="003C7ED8">
        <w:rPr>
          <w:rFonts w:ascii="Times New Roman" w:hAnsi="Times New Roman" w:cs="Times New Roman"/>
          <w:sz w:val="20"/>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C7ED8">
        <w:rPr>
          <w:rFonts w:ascii="Times New Roman" w:hAnsi="Times New Roman" w:cs="Times New Roman"/>
          <w:sz w:val="20"/>
        </w:rPr>
        <w:fldChar w:fldCharType="separate"/>
      </w:r>
      <w:r w:rsidRPr="003C7ED8">
        <w:rPr>
          <w:rFonts w:ascii="Times New Roman" w:hAnsi="Times New Roman" w:cs="Times New Roman"/>
          <w:sz w:val="20"/>
        </w:rPr>
        <w:t>(Aslan in Balci 2015, 313)</w:t>
      </w:r>
      <w:r w:rsidRPr="003C7ED8">
        <w:rPr>
          <w:rFonts w:ascii="Times New Roman" w:hAnsi="Times New Roman" w:cs="Times New Roman"/>
          <w:sz w:val="20"/>
        </w:rPr>
        <w:fldChar w:fldCharType="end"/>
      </w:r>
    </w:p>
    <w:p w:rsidR="003C7ED8" w:rsidRDefault="003C7ED8">
      <w:pPr>
        <w:rPr>
          <w:rFonts w:ascii="Times New Roman" w:hAnsi="Times New Roman" w:cs="Times New Roman"/>
          <w:sz w:val="24"/>
        </w:rPr>
      </w:pPr>
    </w:p>
    <w:p w:rsidR="003C7ED8" w:rsidRDefault="003C7ED8">
      <w:pPr>
        <w:rPr>
          <w:rFonts w:ascii="Times New Roman" w:hAnsi="Times New Roman" w:cs="Times New Roman"/>
          <w:sz w:val="24"/>
        </w:rPr>
      </w:pPr>
      <w:r>
        <w:rPr>
          <w:rFonts w:ascii="Times New Roman" w:hAnsi="Times New Roman" w:cs="Times New Roman"/>
          <w:sz w:val="24"/>
        </w:rPr>
        <w:br w:type="page"/>
      </w:r>
    </w:p>
    <w:p w:rsidR="009F7C27" w:rsidRPr="001E3248" w:rsidRDefault="009F7C27">
      <w:pPr>
        <w:rPr>
          <w:rFonts w:ascii="Times New Roman" w:hAnsi="Times New Roman" w:cs="Times New Roman"/>
          <w:sz w:val="24"/>
        </w:rPr>
      </w:pPr>
      <w:r w:rsidRPr="001E3248">
        <w:rPr>
          <w:rFonts w:ascii="Times New Roman" w:hAnsi="Times New Roman" w:cs="Times New Roman"/>
          <w:sz w:val="24"/>
        </w:rPr>
        <w:lastRenderedPageBreak/>
        <w:t>PRILOGA A: PRIMERJAVA TEMELJINIH KONCEPTOV METOD INŽENIRINGA PROGRAMSKE OPREME</w:t>
      </w:r>
    </w:p>
    <w:p w:rsidR="009F7C27" w:rsidRPr="001E3248" w:rsidRDefault="009F7C27" w:rsidP="009F7C27">
      <w:pPr>
        <w:jc w:val="center"/>
        <w:rPr>
          <w:rFonts w:ascii="Times New Roman" w:hAnsi="Times New Roman" w:cs="Times New Roman"/>
          <w:sz w:val="24"/>
        </w:rPr>
      </w:pPr>
      <w:r w:rsidRPr="001E3248">
        <w:rPr>
          <w:rFonts w:ascii="Times New Roman" w:hAnsi="Times New Roman" w:cs="Times New Roman"/>
          <w:noProof/>
          <w:sz w:val="24"/>
          <w:lang w:eastAsia="sl-SI"/>
        </w:rPr>
        <w:drawing>
          <wp:inline distT="0" distB="0" distL="0" distR="0" wp14:anchorId="5A41A520" wp14:editId="23688FCC">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23170" cy="5290555"/>
                    </a:xfrm>
                    <a:prstGeom prst="rect">
                      <a:avLst/>
                    </a:prstGeom>
                  </pic:spPr>
                </pic:pic>
              </a:graphicData>
            </a:graphic>
          </wp:inline>
        </w:drawing>
      </w:r>
    </w:p>
    <w:p w:rsidR="009F7C27" w:rsidRPr="001E3248" w:rsidRDefault="009F7C27" w:rsidP="009F7C27">
      <w:pPr>
        <w:jc w:val="center"/>
        <w:rPr>
          <w:rFonts w:ascii="Times New Roman" w:hAnsi="Times New Roman" w:cs="Times New Roman"/>
          <w:sz w:val="24"/>
        </w:rPr>
      </w:pPr>
      <w:r w:rsidRPr="001E3248">
        <w:rPr>
          <w:rFonts w:ascii="Times New Roman" w:hAnsi="Times New Roman" w:cs="Times New Roman"/>
          <w:sz w:val="24"/>
        </w:rPr>
        <w:t xml:space="preserve">Vir: </w:t>
      </w:r>
      <w:r w:rsidRPr="001E3248">
        <w:rPr>
          <w:rFonts w:ascii="Times New Roman" w:hAnsi="Times New Roman" w:cs="Times New Roman"/>
          <w:sz w:val="24"/>
        </w:rPr>
        <w:fldChar w:fldCharType="begin"/>
      </w:r>
      <w:r w:rsidRPr="001E3248">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E3248">
        <w:rPr>
          <w:rFonts w:ascii="Times New Roman" w:hAnsi="Times New Roman" w:cs="Times New Roman"/>
          <w:sz w:val="24"/>
        </w:rPr>
        <w:fldChar w:fldCharType="separate"/>
      </w:r>
      <w:r w:rsidRPr="001E3248">
        <w:rPr>
          <w:rFonts w:ascii="Times New Roman" w:hAnsi="Times New Roman" w:cs="Times New Roman"/>
          <w:sz w:val="24"/>
        </w:rPr>
        <w:t>(Engels in Sauer 2010, 418)</w:t>
      </w:r>
      <w:r w:rsidRPr="001E3248">
        <w:rPr>
          <w:rFonts w:ascii="Times New Roman" w:hAnsi="Times New Roman" w:cs="Times New Roman"/>
          <w:sz w:val="24"/>
        </w:rPr>
        <w:fldChar w:fldCharType="end"/>
      </w:r>
    </w:p>
    <w:p w:rsidR="000B799C" w:rsidRPr="001E3248" w:rsidRDefault="000B799C" w:rsidP="000B799C">
      <w:pPr>
        <w:rPr>
          <w:rFonts w:ascii="Times New Roman" w:hAnsi="Times New Roman" w:cs="Times New Roman"/>
          <w:sz w:val="24"/>
        </w:rPr>
        <w:sectPr w:rsidR="000B799C" w:rsidRPr="001E3248">
          <w:pgSz w:w="11906" w:h="16838"/>
          <w:pgMar w:top="1417" w:right="1417" w:bottom="1417" w:left="1417" w:header="708" w:footer="708" w:gutter="0"/>
          <w:cols w:space="708"/>
          <w:docGrid w:linePitch="360"/>
        </w:sectPr>
      </w:pPr>
    </w:p>
    <w:p w:rsidR="000B799C" w:rsidRPr="001E3248" w:rsidRDefault="000B799C" w:rsidP="000B799C">
      <w:pPr>
        <w:rPr>
          <w:rFonts w:ascii="Times New Roman" w:hAnsi="Times New Roman" w:cs="Times New Roman"/>
          <w:sz w:val="24"/>
        </w:rPr>
      </w:pPr>
      <w:r w:rsidRPr="001E3248">
        <w:rPr>
          <w:rFonts w:ascii="Times New Roman" w:hAnsi="Times New Roman" w:cs="Times New Roman"/>
          <w:sz w:val="24"/>
        </w:rPr>
        <w:lastRenderedPageBreak/>
        <w:br w:type="page"/>
      </w:r>
    </w:p>
    <w:p w:rsidR="000B799C" w:rsidRPr="001E3248" w:rsidRDefault="000B799C" w:rsidP="000B799C">
      <w:pPr>
        <w:rPr>
          <w:rFonts w:ascii="Times New Roman" w:hAnsi="Times New Roman" w:cs="Times New Roman"/>
          <w:sz w:val="24"/>
        </w:rPr>
        <w:sectPr w:rsidR="000B799C" w:rsidRPr="001E3248" w:rsidSect="000B799C">
          <w:type w:val="continuous"/>
          <w:pgSz w:w="11906" w:h="16838"/>
          <w:pgMar w:top="1417" w:right="1417" w:bottom="1417" w:left="1417" w:header="708" w:footer="708" w:gutter="0"/>
          <w:cols w:space="708"/>
          <w:docGrid w:linePitch="360"/>
        </w:sectPr>
      </w:pPr>
    </w:p>
    <w:p w:rsidR="002078AE" w:rsidRPr="001E3248" w:rsidRDefault="004D500E" w:rsidP="000B799C">
      <w:pPr>
        <w:rPr>
          <w:rFonts w:ascii="Times New Roman" w:hAnsi="Times New Roman" w:cs="Times New Roman"/>
          <w:sz w:val="24"/>
        </w:rPr>
      </w:pPr>
      <w:r w:rsidRPr="001E3248">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1E3248"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r>
      <w:tr w:rsidR="00CB5E31" w:rsidRPr="001E3248"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r>
      <w:tr w:rsidR="00CB5E31" w:rsidRPr="001E3248"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1E3248" w:rsidRDefault="00F71A20"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r>
      <w:tr w:rsidR="00CB5E31" w:rsidRPr="001E3248"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r>
      <w:tr w:rsidR="00CB5E31" w:rsidRPr="001E3248"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D838D5">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D838D5">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D838D5"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 </w:t>
            </w:r>
          </w:p>
        </w:tc>
      </w:tr>
      <w:tr w:rsidR="00CB5E31" w:rsidRPr="001E3248"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1E3248" w:rsidRDefault="009E3A0A"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VRATNA INFORMACIJA</w:t>
            </w:r>
          </w:p>
        </w:tc>
      </w:tr>
      <w:tr w:rsidR="00CB5E31" w:rsidRPr="001E3248"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1E3248"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1E3248"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r w:rsidRPr="001E3248">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1E3248"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1E3248" w:rsidRDefault="006828E1" w:rsidP="00C6404A">
      <w:pPr>
        <w:jc w:val="center"/>
        <w:rPr>
          <w:rFonts w:ascii="Times New Roman" w:hAnsi="Times New Roman" w:cs="Times New Roman"/>
          <w:sz w:val="24"/>
        </w:rPr>
      </w:pPr>
      <w:r w:rsidRPr="001E3248">
        <w:rPr>
          <w:rFonts w:ascii="Times New Roman" w:hAnsi="Times New Roman" w:cs="Times New Roman"/>
          <w:sz w:val="24"/>
        </w:rPr>
        <w:t>Vir: lasten</w:t>
      </w:r>
    </w:p>
    <w:p w:rsidR="00C6404A" w:rsidRPr="001E3248" w:rsidRDefault="00C6404A" w:rsidP="001C3D97">
      <w:pPr>
        <w:rPr>
          <w:rFonts w:ascii="Times New Roman" w:hAnsi="Times New Roman" w:cs="Times New Roman"/>
          <w:sz w:val="24"/>
        </w:rPr>
      </w:pPr>
    </w:p>
    <w:p w:rsidR="00AA507D" w:rsidRPr="001E3248" w:rsidRDefault="00AA507D" w:rsidP="001C3D97">
      <w:pPr>
        <w:rPr>
          <w:rFonts w:ascii="Times New Roman" w:hAnsi="Times New Roman" w:cs="Times New Roman"/>
          <w:sz w:val="24"/>
        </w:rPr>
      </w:pPr>
    </w:p>
    <w:p w:rsidR="00AA507D" w:rsidRPr="001E3248" w:rsidRDefault="00AA507D" w:rsidP="001C3D97">
      <w:pPr>
        <w:rPr>
          <w:rFonts w:ascii="Times New Roman" w:hAnsi="Times New Roman" w:cs="Times New Roman"/>
          <w:sz w:val="24"/>
        </w:rPr>
      </w:pPr>
    </w:p>
    <w:p w:rsidR="00AA507D" w:rsidRPr="001E3248" w:rsidRDefault="00AA507D" w:rsidP="001C3D97">
      <w:pPr>
        <w:rPr>
          <w:rFonts w:ascii="Times New Roman" w:hAnsi="Times New Roman" w:cs="Times New Roman"/>
          <w:sz w:val="24"/>
        </w:rPr>
      </w:pPr>
    </w:p>
    <w:p w:rsidR="00626F48" w:rsidRPr="001E3248" w:rsidRDefault="00626F48" w:rsidP="001C3D97">
      <w:pPr>
        <w:rPr>
          <w:rFonts w:ascii="Times New Roman" w:hAnsi="Times New Roman" w:cs="Times New Roman"/>
          <w:sz w:val="24"/>
        </w:rPr>
      </w:pPr>
    </w:p>
    <w:p w:rsidR="00626F48" w:rsidRPr="001E3248" w:rsidRDefault="00626F48" w:rsidP="001C3D97">
      <w:pPr>
        <w:rPr>
          <w:rFonts w:ascii="Times New Roman" w:hAnsi="Times New Roman" w:cs="Times New Roman"/>
          <w:sz w:val="24"/>
        </w:rPr>
      </w:pPr>
    </w:p>
    <w:p w:rsidR="00626F48" w:rsidRPr="001E3248" w:rsidRDefault="00626F48" w:rsidP="001C3D97">
      <w:pPr>
        <w:rPr>
          <w:rFonts w:ascii="Times New Roman" w:hAnsi="Times New Roman" w:cs="Times New Roman"/>
          <w:sz w:val="24"/>
        </w:rPr>
      </w:pPr>
    </w:p>
    <w:p w:rsidR="00626F48" w:rsidRPr="001E3248" w:rsidRDefault="00626F48" w:rsidP="001C3D97">
      <w:pPr>
        <w:rPr>
          <w:rFonts w:ascii="Times New Roman" w:hAnsi="Times New Roman" w:cs="Times New Roman"/>
          <w:sz w:val="24"/>
        </w:rPr>
      </w:pPr>
    </w:p>
    <w:p w:rsidR="00626F48" w:rsidRPr="001E3248" w:rsidRDefault="00626F48" w:rsidP="001C3D97">
      <w:pPr>
        <w:rPr>
          <w:rFonts w:ascii="Times New Roman" w:hAnsi="Times New Roman" w:cs="Times New Roman"/>
          <w:sz w:val="24"/>
        </w:rPr>
      </w:pPr>
    </w:p>
    <w:p w:rsidR="000B799C" w:rsidRPr="001E3248" w:rsidRDefault="00EF34AB" w:rsidP="001C3D97">
      <w:pPr>
        <w:rPr>
          <w:rFonts w:ascii="Times New Roman" w:hAnsi="Times New Roman" w:cs="Times New Roman"/>
          <w:sz w:val="24"/>
        </w:rPr>
      </w:pPr>
      <w:r w:rsidRPr="001E3248">
        <w:rPr>
          <w:rFonts w:ascii="Times New Roman" w:hAnsi="Times New Roman" w:cs="Times New Roman"/>
          <w:sz w:val="24"/>
        </w:rPr>
        <w:lastRenderedPageBreak/>
        <w:t xml:space="preserve">PRILOGA C: </w:t>
      </w:r>
      <w:r w:rsidR="00190CB5" w:rsidRPr="001E3248">
        <w:rPr>
          <w:rFonts w:ascii="Times New Roman" w:hAnsi="Times New Roman" w:cs="Times New Roman"/>
          <w:sz w:val="24"/>
        </w:rPr>
        <w:t>OSNOVNI ARTEFAKTI</w:t>
      </w:r>
      <w:r w:rsidR="002964D4" w:rsidRPr="001E3248">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1E3248"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1E3248"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INTEGRACIJE</w:t>
            </w:r>
            <w:r w:rsidR="00522E0D" w:rsidRPr="001E3248">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Richard Rouse III</w:t>
            </w:r>
          </w:p>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1E3248"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1E3248" w:rsidRDefault="001B2F23"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SCENARIJ IGRE</w:t>
            </w:r>
          </w:p>
        </w:tc>
      </w:tr>
      <w:tr w:rsidR="0003687D" w:rsidRPr="001E3248"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r w:rsidRPr="001E3248">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1E3248"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1E3248" w:rsidRDefault="00342AC3" w:rsidP="00896641">
      <w:pPr>
        <w:jc w:val="center"/>
        <w:rPr>
          <w:rFonts w:ascii="Times New Roman" w:hAnsi="Times New Roman" w:cs="Times New Roman"/>
          <w:sz w:val="24"/>
        </w:rPr>
        <w:sectPr w:rsidR="00896641" w:rsidRPr="001E3248" w:rsidSect="000B799C">
          <w:pgSz w:w="16838" w:h="11906" w:orient="landscape"/>
          <w:pgMar w:top="1417" w:right="1417" w:bottom="1417" w:left="1417" w:header="708" w:footer="708" w:gutter="0"/>
          <w:cols w:space="708"/>
          <w:docGrid w:linePitch="360"/>
        </w:sectPr>
      </w:pPr>
      <w:r w:rsidRPr="001E3248">
        <w:rPr>
          <w:rFonts w:ascii="Times New Roman" w:hAnsi="Times New Roman" w:cs="Times New Roman"/>
          <w:sz w:val="24"/>
        </w:rPr>
        <w:t>Vir: lasten</w:t>
      </w:r>
    </w:p>
    <w:p w:rsidR="00335F47" w:rsidRPr="001E3248" w:rsidRDefault="00C41878" w:rsidP="00335F47">
      <w:pPr>
        <w:contextualSpacing/>
        <w:rPr>
          <w:rFonts w:ascii="Times New Roman" w:hAnsi="Times New Roman" w:cs="Times New Roman"/>
          <w:iCs/>
        </w:rPr>
      </w:pPr>
      <w:r w:rsidRPr="001E3248">
        <w:rPr>
          <w:rFonts w:ascii="Times New Roman" w:hAnsi="Times New Roman" w:cs="Times New Roman"/>
          <w:sz w:val="24"/>
        </w:rPr>
        <w:lastRenderedPageBreak/>
        <w:t>PRILOGA D</w:t>
      </w:r>
      <w:r w:rsidR="000C7FDF" w:rsidRPr="001E3248">
        <w:rPr>
          <w:rFonts w:ascii="Times New Roman" w:hAnsi="Times New Roman" w:cs="Times New Roman"/>
          <w:sz w:val="24"/>
        </w:rPr>
        <w:t xml:space="preserve">: </w:t>
      </w:r>
      <w:r w:rsidR="00DA4CA8" w:rsidRPr="001E3248">
        <w:rPr>
          <w:rFonts w:ascii="Times New Roman" w:hAnsi="Times New Roman" w:cs="Times New Roman"/>
          <w:sz w:val="24"/>
        </w:rPr>
        <w:t>PRIMER</w:t>
      </w:r>
      <w:r w:rsidR="00D71E9B" w:rsidRPr="001E3248">
        <w:rPr>
          <w:rFonts w:ascii="Times New Roman" w:hAnsi="Times New Roman" w:cs="Times New Roman"/>
          <w:sz w:val="24"/>
        </w:rPr>
        <w:t xml:space="preserve"> STRUKTURE</w:t>
      </w:r>
      <w:r w:rsidR="00DA4CA8" w:rsidRPr="001E3248">
        <w:rPr>
          <w:rFonts w:ascii="Times New Roman" w:hAnsi="Times New Roman" w:cs="Times New Roman"/>
          <w:sz w:val="24"/>
        </w:rPr>
        <w:t xml:space="preserve"> DOKUMENTA NAČRTA IGRE: ATOMIC SAM</w:t>
      </w:r>
      <w:r w:rsidR="00335F47" w:rsidRPr="001E3248">
        <w:rPr>
          <w:rFonts w:ascii="Times New Roman" w:hAnsi="Times New Roman" w:cs="Times New Roman"/>
          <w:iCs/>
          <w:sz w:val="24"/>
          <w:szCs w:val="24"/>
        </w:rPr>
        <w:br/>
      </w:r>
      <w:r w:rsidR="00335F47" w:rsidRPr="001E3248">
        <w:rPr>
          <w:rFonts w:ascii="Times New Roman" w:hAnsi="Times New Roman" w:cs="Times New Roman"/>
        </w:rPr>
        <w:t xml:space="preserve">I. Overview </w:t>
      </w:r>
    </w:p>
    <w:p w:rsidR="00335F47" w:rsidRPr="001E3248" w:rsidRDefault="00335F47" w:rsidP="00335F47">
      <w:pPr>
        <w:autoSpaceDE w:val="0"/>
        <w:autoSpaceDN w:val="0"/>
        <w:adjustRightInd w:val="0"/>
        <w:spacing w:after="0" w:line="240" w:lineRule="auto"/>
        <w:contextualSpacing/>
        <w:rPr>
          <w:rFonts w:ascii="Times New Roman" w:hAnsi="Times New Roman" w:cs="Times New Roman"/>
        </w:rPr>
      </w:pPr>
      <w:r w:rsidRPr="001E3248">
        <w:rPr>
          <w:rFonts w:ascii="Times New Roman" w:hAnsi="Times New Roman" w:cs="Times New Roman"/>
        </w:rPr>
        <w:t xml:space="preserve">II. Game Mechanics </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Overview . . . . . . . . . . . . . . . . . . . . . . . . . . . . . . . . . . . 54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amera . . . . . . . . . . . . . . . . . . . . . . . . . . . . . . . . . . . 54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Game GUI . . . . . . . . . . . . . . . . . . . . . . . . . . . . . . . . . . 54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eplaying and Saving. . . . . . . . . . . . . . . . . . . . . . . . . . . . . . 542</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ontrol Summary. . . . . . . . . . . . . . . . . . . . . . . . . . . . . . . . 54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General Movement. . . . . . . . . . . . . . . . . . . . . . . . . . . . . . . 54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Moving in a Direction . . . . . . . . . . . . . . . . . . . . . . . . . . 54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Variable Movement Speed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lying Movement. . . . . .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Moving Up and Down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topping . . . . . . .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light Speed . . . . .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Directional Flying . .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Burst Speed . . . . . . . . . . . . . . . . . . . . . . . . . . . . . . . 54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Limited Flight Time . . . . . . . . . . . . . . . . . . . . . . . . . . . 54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Landing . . . . . . . . . . . . . . . . . . . . . . . . . . . . . . . . . . 54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alling to the Ground. . . . . . . . . . . . . . . . . . . . . . . . . . . 54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Limited Altitude . . . . . . . . . . . . . . . . . . . . . . . . . . . . . 54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ocket-Pack Upgrades . . . . . . . . . . . . . . . . . . . . . . . . . . 54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urfaces . . . . . . . . . . . . . . . . . . . . . . . . . . . . . . . . . . . 54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icking Up Objects . . . . . . . . . . . . . . . . . . . . . . . . . . . . . . . 54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rowing Projectiles . . . . . . . . . . . . . . . . . . . . . . . . . . . . . . 54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ventory . . . . . . . . . . . . . . . . . . . . . . . . . . . . . . . . . 54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icking Up Projectiles . . . . . . . . . . . . . . . . . . . . . . . . . . 54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eadying Projectiles . . . . . . . . . . . . . . . . . . . . . . . . . . . 54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rowing the Projectile . . . . . . . . . . . . . . . . . . . . . . . . . 54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rowing Speed and Distance. . . . . . . . . . . . . . . . . . . . . . 54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rojectile Capabilities . . . . . . . . . . . . . . . . . . . . . . . . . . 54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Electric Piranha. . . . . . . . . . . . . . . . . . . . . . . . . . . . . . . . . 54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Actions . . . . . . . . . . . . . . . . . . . . . . . . . . . . . . . . . . . 54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lipping Switches and Pressing Buttons . . . . . . . . . . . . . . . . 54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ushing and Manipulating . . . . . . . . . . . . . . . . . . . . . . . . 549</w:t>
      </w:r>
      <w:r w:rsidRPr="001E3248">
        <w:rPr>
          <w:rFonts w:ascii="Times New Roman" w:hAnsi="Times New Roman" w:cs="Times New Roman"/>
        </w:rPr>
        <w:br/>
        <w:t>Picking Up, Carrying, and Dropping . . . . . . . . . . . . . . . . . . 54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alking . . . . . . . . . . . . . . . . . . . . . . . . . . . . . . . . . . 55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eading . . . . . . . . . . . . . . . . . . . . . . . . . . . . . . . . . . 55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teractive Combat Environments. . . . . . . . . . . . . . . . . . . . . . . 55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Looking . . . . . . . . . . . . . . . . . . . . . . . . . . . . . . . . . . . 55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riends . . . . . . . . . . . . . . . . . . . . . . . . . . . . . . . . . . . 55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peaking . . . . . . . . . . . . . . . . . . . . . . . . . . . . . . . . . . . 552</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ut-Scenes . . . . . . . . . . . . . . . . . . . . . . . . . . . . . . . . . . . 55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torytelling . . . . . . . . . . . . . . . . . . . . . . . . . . . . . . . . . . . 55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Environments . . . . . . . . . . . . . . . . . . . . . . . . . . . . . . 55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riends . . . . . . . . . . . . . . . . . . . . . . . . . . . . . . . . . . 55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adio . . . . . . . . . . . . . . . . . . . . . . . . . . . . . . . . . . . 55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igns . . . . . . . . . . . . . . . . . . . . . . . . . . . . . . . . . . . 55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Levels . . . . . . . . . . . . . . . . . . . . . . . . . . . . . . . . . . . 55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ritical Path . . . . . . . . . . . . . . . . . . . . . . . . . . . . . . . 55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raining Level . . . . . . . . . . . . . . . . . . . . . . . . . . . . . . 55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e Electric Priestess’ Home . . . . . . . . . . . . . . . . . . . . . . 55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World Order . . . . . . . . . . . . . . . . . . . . . . . . . . . . . . . 555</w:t>
      </w:r>
    </w:p>
    <w:p w:rsidR="00335F47" w:rsidRPr="001E3248" w:rsidRDefault="00335F47" w:rsidP="00335F47">
      <w:pPr>
        <w:autoSpaceDE w:val="0"/>
        <w:autoSpaceDN w:val="0"/>
        <w:adjustRightInd w:val="0"/>
        <w:spacing w:after="0" w:line="240" w:lineRule="auto"/>
        <w:rPr>
          <w:rFonts w:ascii="Times New Roman" w:hAnsi="Times New Roman" w:cs="Times New Roman"/>
        </w:rPr>
      </w:pPr>
      <w:r w:rsidRPr="001E3248">
        <w:rPr>
          <w:rFonts w:ascii="Times New Roman" w:hAnsi="Times New Roman" w:cs="Times New Roman"/>
        </w:rPr>
        <w:t>III. Artificial Intelligence . . . . . . . . . . . . . . . . . . . . . . . . . . . . . . 55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lastRenderedPageBreak/>
        <w:t>Enemy AI . . . . . . . . . . . . . . . . . . . . . . . . . . . . . . . . . . . 55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layer Det ection . . . . . . . . . . . . . . . . . . . . . . . . . . . . . . . . 55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Motion . . . . . . . . . . . . . . . . . . . . . . . . . . . . . . . . . . . 55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lying . . . . . . . . . . . . . . . . . . . . . . . . . . . . . . . . . . . 55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athfinding . . . . . . . . . . . . . . . . . . . . . . . . . . . . . . . . . . . 55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aking Damage . . . . . . . . . . . . . . . . . . . . . . . . . . . . . . . . . 55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ombat Attacks. . . . . . . . . . . . . . . . . . . . . . . . . . . . . . . . . 55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Evading . . . . . . . . .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pecial Actions . . . . . . .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aking Hostages . . .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ternal Repair Arms.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ollaboration . . . . .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rash Talking . . . . . . . . . . . . . . . . . . . . . . . . . . . . . . . . . . 558</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alling into Traps . . . . . . . . . . . . . . . . . . . . . . . . . . . . . . . . 55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Non-Combatant Agents . . . . . . . . . . . . . . . . . . . . . . . . . . . . 55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leeing . . . . . . . . . . . . . . . . . . . . . . . . . . . . . . . . . . 559</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alking To and Helping Sam . . . . . . . . . . . . . . . . . . . . . . . 56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riends . . . . . . . . . . . . . . . . . . . . . . . . . . . . . . . . . . . 56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vincible . . . . . . . . . . . . . . . . . . . . . . . . . . . . . . . . . 56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ollowing Sam . . . . . . . . . . . . . . . . . . . . . . . . . . . . . . 56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Guarding Sam’s Back . . . . . . . . . . . . . . . . . . . . . . . . . . 560</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Providing Advice . . . . . . . . . . . . . . . . . . . . . . . . . . . . . 56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torytelling . . . . . . . . . . . . . . . . . . . . . . . . . . . . . . . . 561</w:t>
      </w:r>
    </w:p>
    <w:p w:rsidR="00335F47" w:rsidRPr="001E3248" w:rsidRDefault="00335F47" w:rsidP="00335F47">
      <w:pPr>
        <w:autoSpaceDE w:val="0"/>
        <w:autoSpaceDN w:val="0"/>
        <w:adjustRightInd w:val="0"/>
        <w:spacing w:after="0" w:line="240" w:lineRule="auto"/>
        <w:rPr>
          <w:rFonts w:ascii="Times New Roman" w:hAnsi="Times New Roman" w:cs="Times New Roman"/>
        </w:rPr>
      </w:pPr>
      <w:r w:rsidRPr="001E3248">
        <w:rPr>
          <w:rFonts w:ascii="Times New Roman" w:hAnsi="Times New Roman" w:cs="Times New Roman"/>
        </w:rPr>
        <w:t>IV. Game Elements. . . . . . . . . . . . . . . . . . . . . . . . . . . . . . . . . 56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tems . . . . . . . . . . . . . . . . . . . . . . . . . . . . . . . . . . . 561</w:t>
      </w:r>
    </w:p>
    <w:p w:rsidR="00335F47" w:rsidRPr="001E3248" w:rsidRDefault="00335F47" w:rsidP="00C9142F">
      <w:pPr>
        <w:ind w:left="709"/>
        <w:contextualSpacing/>
        <w:rPr>
          <w:rFonts w:ascii="Times New Roman" w:hAnsi="Times New Roman" w:cs="Times New Roman"/>
        </w:rPr>
      </w:pPr>
      <w:r w:rsidRPr="001E3248">
        <w:rPr>
          <w:rFonts w:ascii="Times New Roman" w:hAnsi="Times New Roman" w:cs="Times New Roman"/>
        </w:rPr>
        <w:t>Sam’s Projectiles . . . . . . . . . . . . . . . . . . . . . . . . . . . . . 561</w:t>
      </w:r>
    </w:p>
    <w:p w:rsidR="00335F47" w:rsidRPr="001E3248" w:rsidRDefault="00335F47" w:rsidP="00C9142F">
      <w:pPr>
        <w:autoSpaceDE w:val="0"/>
        <w:autoSpaceDN w:val="0"/>
        <w:adjustRightInd w:val="0"/>
        <w:spacing w:after="0" w:line="240" w:lineRule="auto"/>
        <w:ind w:left="709"/>
        <w:contextualSpacing/>
        <w:rPr>
          <w:rFonts w:ascii="Times New Roman" w:hAnsi="Times New Roman" w:cs="Times New Roman"/>
        </w:rPr>
      </w:pPr>
      <w:r w:rsidRPr="001E3248">
        <w:rPr>
          <w:rFonts w:ascii="Times New Roman" w:hAnsi="Times New Roman" w:cs="Times New Roman"/>
        </w:rPr>
        <w:t>Rocket Enhancements . . . . . . . . . . . . . . . . . . . . . . . . . . 562</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Miscellaneous . . . . . . . . . . . . . . . . . . . . . . . . . . . . . . 56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Characters . . . . . . . . . . . . . . . . . . . . . . . . . . . . . . . . . . . 56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Atomic Sam. . . . . . . . . . . . . . . . . . . . . . . . . . . . . . . . 56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Friends . . . . . . . . . . . . . . . . . . . . . . . . . . . . . . . . . . 56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Other Characters. . . . . . . . . . . . . . . . . . . . . . . . . . . . . 56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Enemies . . . . . . . . . . . . . . . . . . . . . . . . . . . . . . . . . 56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V. Story Overview. . . . . . . . . . . . . . . . . . . . . . . . . . . . . . . . . 571</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VI. Game Progression . . . . . . . . . . . . . . . . . . . . . . . . . . . . . . . 572</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Setting . . . . . . . . . . . . . . . . . . . . . . . . . . . . . . . . . . . 572</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Introduction. . . . . . . . . . . . . . . . . . . . . . . . . . . . . . . . . . . 57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Gargantuopolis . . . . . . . . . . . . . . . . . . . . . . . . . . . . . . . . . 573</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e Electric Priestess’ Bubble Home. . . . . . . . . . . . . . . . . . . . . 57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Benthos . . . . . . . . . . . . . . . . . . . . . . . . . . . . . . . . . . . 574</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Harmony . . . . . . . . . . . . . . . . . . . . . . . . . . . . . . . . . . . 575</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New Boston. . . . . . . . . . . . . . . . . . . . . . . . . . . . . . . . . . . 576</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Return to the Electric Priestess’ Bubble Home . . . . . . . . . . . . . . . 577</w:t>
      </w:r>
    </w:p>
    <w:p w:rsidR="00335F47" w:rsidRPr="001E3248" w:rsidRDefault="00335F47" w:rsidP="00335F47">
      <w:pPr>
        <w:autoSpaceDE w:val="0"/>
        <w:autoSpaceDN w:val="0"/>
        <w:adjustRightInd w:val="0"/>
        <w:spacing w:after="0" w:line="240" w:lineRule="auto"/>
        <w:ind w:left="708"/>
        <w:rPr>
          <w:rFonts w:ascii="Times New Roman" w:hAnsi="Times New Roman" w:cs="Times New Roman"/>
        </w:rPr>
      </w:pPr>
      <w:r w:rsidRPr="001E3248">
        <w:rPr>
          <w:rFonts w:ascii="Times New Roman" w:hAnsi="Times New Roman" w:cs="Times New Roman"/>
        </w:rPr>
        <w:t>The Ikairus . . . . . . . . . . . . . . . . . . . . . . . . . . . . . . . . . . . 577</w:t>
      </w:r>
    </w:p>
    <w:p w:rsidR="007224C7" w:rsidRPr="001E3248" w:rsidRDefault="00335F47" w:rsidP="00213D35">
      <w:pPr>
        <w:rPr>
          <w:rFonts w:ascii="Times New Roman" w:hAnsi="Times New Roman" w:cs="Times New Roman"/>
        </w:rPr>
      </w:pPr>
      <w:r w:rsidRPr="001E3248">
        <w:rPr>
          <w:rFonts w:ascii="Times New Roman" w:hAnsi="Times New Roman" w:cs="Times New Roman"/>
        </w:rPr>
        <w:t>VII. Bibliography . . . . . . . . . . . . . . . . . . . . . . . . . . . . . . . . . . 578</w:t>
      </w:r>
    </w:p>
    <w:p w:rsidR="00045363" w:rsidRPr="001E3248" w:rsidRDefault="000E5DAF" w:rsidP="000E5DAF">
      <w:pPr>
        <w:jc w:val="center"/>
        <w:rPr>
          <w:rFonts w:ascii="Times New Roman" w:hAnsi="Times New Roman" w:cs="Times New Roman"/>
          <w:sz w:val="20"/>
          <w:szCs w:val="24"/>
        </w:rPr>
      </w:pPr>
      <w:r w:rsidRPr="001E3248">
        <w:rPr>
          <w:rFonts w:ascii="Times New Roman" w:hAnsi="Times New Roman" w:cs="Times New Roman"/>
          <w:sz w:val="20"/>
          <w:szCs w:val="24"/>
        </w:rPr>
        <w:t xml:space="preserve">Vir: </w:t>
      </w:r>
      <w:r w:rsidRPr="001E3248">
        <w:rPr>
          <w:rFonts w:ascii="Times New Roman" w:hAnsi="Times New Roman" w:cs="Times New Roman"/>
          <w:sz w:val="20"/>
          <w:szCs w:val="24"/>
        </w:rPr>
        <w:fldChar w:fldCharType="begin"/>
      </w:r>
      <w:r w:rsidRPr="001E3248">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1E3248">
        <w:rPr>
          <w:rFonts w:ascii="Times New Roman" w:hAnsi="Times New Roman" w:cs="Times New Roman"/>
          <w:sz w:val="20"/>
          <w:szCs w:val="24"/>
        </w:rPr>
        <w:fldChar w:fldCharType="separate"/>
      </w:r>
      <w:r w:rsidRPr="001E3248">
        <w:rPr>
          <w:rFonts w:ascii="Times New Roman" w:hAnsi="Times New Roman" w:cs="Times New Roman"/>
          <w:sz w:val="20"/>
        </w:rPr>
        <w:t>(III 2004, 535)</w:t>
      </w:r>
      <w:r w:rsidRPr="001E3248">
        <w:rPr>
          <w:rFonts w:ascii="Times New Roman" w:hAnsi="Times New Roman" w:cs="Times New Roman"/>
          <w:sz w:val="20"/>
          <w:szCs w:val="24"/>
        </w:rPr>
        <w:fldChar w:fldCharType="end"/>
      </w:r>
    </w:p>
    <w:p w:rsidR="00045363" w:rsidRPr="001E3248" w:rsidRDefault="00045363">
      <w:pPr>
        <w:rPr>
          <w:rFonts w:ascii="Times New Roman" w:hAnsi="Times New Roman" w:cs="Times New Roman"/>
          <w:sz w:val="20"/>
          <w:szCs w:val="24"/>
        </w:rPr>
      </w:pPr>
      <w:r w:rsidRPr="001E3248">
        <w:rPr>
          <w:rFonts w:ascii="Times New Roman" w:hAnsi="Times New Roman" w:cs="Times New Roman"/>
          <w:sz w:val="20"/>
          <w:szCs w:val="24"/>
        </w:rPr>
        <w:br w:type="page"/>
      </w:r>
    </w:p>
    <w:p w:rsidR="005D746B" w:rsidRPr="001E3248" w:rsidRDefault="005D746B" w:rsidP="00045363">
      <w:pPr>
        <w:rPr>
          <w:rFonts w:ascii="Times New Roman" w:hAnsi="Times New Roman" w:cs="Times New Roman"/>
          <w:noProof/>
          <w:lang w:eastAsia="sl-SI"/>
        </w:rPr>
      </w:pPr>
      <w:r w:rsidRPr="001E3248">
        <w:rPr>
          <w:rFonts w:ascii="Times New Roman" w:hAnsi="Times New Roman" w:cs="Times New Roman"/>
          <w:noProof/>
          <w:lang w:eastAsia="sl-SI"/>
        </w:rPr>
        <w:lastRenderedPageBreak/>
        <w:t>PRILOGA</w:t>
      </w:r>
      <w:r w:rsidR="00872947" w:rsidRPr="001E3248">
        <w:rPr>
          <w:rFonts w:ascii="Times New Roman" w:hAnsi="Times New Roman" w:cs="Times New Roman"/>
          <w:noProof/>
          <w:lang w:eastAsia="sl-SI"/>
        </w:rPr>
        <w:t xml:space="preserve"> E: KRITERIJI ZA IZBIRO ORODIJ UPRAVLJANJA PROJEKTOV RAZVOJA PROGRAMSKE OPREME</w:t>
      </w:r>
    </w:p>
    <w:p w:rsidR="000E5DAF" w:rsidRPr="001E3248" w:rsidRDefault="005D746B" w:rsidP="00045363">
      <w:pPr>
        <w:rPr>
          <w:rFonts w:ascii="Times New Roman" w:hAnsi="Times New Roman" w:cs="Times New Roman"/>
          <w:sz w:val="20"/>
          <w:szCs w:val="24"/>
        </w:rPr>
      </w:pPr>
      <w:r w:rsidRPr="001E3248">
        <w:rPr>
          <w:rFonts w:ascii="Times New Roman" w:hAnsi="Times New Roman" w:cs="Times New Roman"/>
          <w:noProof/>
          <w:lang w:eastAsia="sl-SI"/>
        </w:rPr>
        <w:drawing>
          <wp:inline distT="0" distB="0" distL="0" distR="0" wp14:anchorId="7D615069" wp14:editId="1956BB0B">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93080" cy="6096000"/>
                    </a:xfrm>
                    <a:prstGeom prst="rect">
                      <a:avLst/>
                    </a:prstGeom>
                  </pic:spPr>
                </pic:pic>
              </a:graphicData>
            </a:graphic>
          </wp:inline>
        </w:drawing>
      </w:r>
    </w:p>
    <w:p w:rsidR="00687BA8" w:rsidRPr="001E3248" w:rsidRDefault="00045363" w:rsidP="00045363">
      <w:pPr>
        <w:jc w:val="center"/>
        <w:rPr>
          <w:rFonts w:ascii="Times New Roman" w:hAnsi="Times New Roman" w:cs="Times New Roman"/>
          <w:sz w:val="20"/>
          <w:szCs w:val="24"/>
        </w:rPr>
      </w:pPr>
      <w:r w:rsidRPr="001E3248">
        <w:rPr>
          <w:rFonts w:ascii="Times New Roman" w:hAnsi="Times New Roman" w:cs="Times New Roman"/>
          <w:sz w:val="20"/>
          <w:szCs w:val="24"/>
        </w:rPr>
        <w:t xml:space="preserve">Vir: </w:t>
      </w:r>
      <w:r w:rsidRPr="001E3248">
        <w:rPr>
          <w:rFonts w:ascii="Times New Roman" w:hAnsi="Times New Roman" w:cs="Times New Roman"/>
          <w:sz w:val="20"/>
          <w:szCs w:val="24"/>
        </w:rPr>
        <w:fldChar w:fldCharType="begin"/>
      </w:r>
      <w:r w:rsidRPr="001E3248">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E3248">
        <w:rPr>
          <w:rFonts w:ascii="Times New Roman" w:hAnsi="Times New Roman" w:cs="Times New Roman"/>
          <w:sz w:val="20"/>
          <w:szCs w:val="24"/>
        </w:rPr>
        <w:fldChar w:fldCharType="separate"/>
      </w:r>
      <w:r w:rsidRPr="001E3248">
        <w:rPr>
          <w:rFonts w:ascii="Times New Roman" w:hAnsi="Times New Roman" w:cs="Times New Roman"/>
          <w:sz w:val="20"/>
        </w:rPr>
        <w:t>(Ahmad in Laplante 2006</w:t>
      </w:r>
      <w:r w:rsidR="00BB0B62" w:rsidRPr="001E3248">
        <w:rPr>
          <w:rFonts w:ascii="Times New Roman" w:hAnsi="Times New Roman" w:cs="Times New Roman"/>
          <w:sz w:val="20"/>
        </w:rPr>
        <w:t>, 78</w:t>
      </w:r>
      <w:r w:rsidRPr="001E3248">
        <w:rPr>
          <w:rFonts w:ascii="Times New Roman" w:hAnsi="Times New Roman" w:cs="Times New Roman"/>
          <w:sz w:val="20"/>
        </w:rPr>
        <w:t>)</w:t>
      </w:r>
      <w:r w:rsidRPr="001E3248">
        <w:rPr>
          <w:rFonts w:ascii="Times New Roman" w:hAnsi="Times New Roman" w:cs="Times New Roman"/>
          <w:sz w:val="20"/>
          <w:szCs w:val="24"/>
        </w:rPr>
        <w:fldChar w:fldCharType="end"/>
      </w:r>
    </w:p>
    <w:p w:rsidR="00687BA8" w:rsidRPr="001E3248" w:rsidRDefault="00687BA8">
      <w:pPr>
        <w:rPr>
          <w:rFonts w:ascii="Times New Roman" w:hAnsi="Times New Roman" w:cs="Times New Roman"/>
          <w:sz w:val="20"/>
          <w:szCs w:val="24"/>
        </w:rPr>
      </w:pPr>
      <w:r w:rsidRPr="001E3248">
        <w:rPr>
          <w:rFonts w:ascii="Times New Roman" w:hAnsi="Times New Roman" w:cs="Times New Roman"/>
          <w:sz w:val="20"/>
          <w:szCs w:val="24"/>
        </w:rPr>
        <w:br w:type="page"/>
      </w:r>
    </w:p>
    <w:p w:rsidR="00FA11C0" w:rsidRPr="001E3248" w:rsidRDefault="005F12BC" w:rsidP="00687BA8">
      <w:pPr>
        <w:jc w:val="center"/>
        <w:rPr>
          <w:rFonts w:ascii="Times New Roman" w:hAnsi="Times New Roman" w:cs="Times New Roman"/>
          <w:sz w:val="20"/>
          <w:szCs w:val="24"/>
        </w:rPr>
      </w:pPr>
      <w:r w:rsidRPr="001E3248">
        <w:rPr>
          <w:rFonts w:ascii="Times New Roman" w:hAnsi="Times New Roman" w:cs="Times New Roman"/>
          <w:noProof/>
          <w:lang w:eastAsia="sl-SI"/>
        </w:rPr>
        <w:lastRenderedPageBreak/>
        <w:drawing>
          <wp:inline distT="0" distB="0" distL="0" distR="0" wp14:anchorId="2F5241E1" wp14:editId="01B62704">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192780" cy="7086600"/>
                    </a:xfrm>
                    <a:prstGeom prst="rect">
                      <a:avLst/>
                    </a:prstGeom>
                  </pic:spPr>
                </pic:pic>
              </a:graphicData>
            </a:graphic>
          </wp:inline>
        </w:drawing>
      </w:r>
      <w:r w:rsidRPr="001E3248">
        <w:rPr>
          <w:rFonts w:ascii="Times New Roman" w:hAnsi="Times New Roman" w:cs="Times New Roman"/>
          <w:noProof/>
          <w:lang w:eastAsia="sl-SI"/>
        </w:rPr>
        <w:lastRenderedPageBreak/>
        <w:drawing>
          <wp:inline distT="0" distB="0" distL="0" distR="0" wp14:anchorId="44036280" wp14:editId="50E69C1F">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192780" cy="6728460"/>
                    </a:xfrm>
                    <a:prstGeom prst="rect">
                      <a:avLst/>
                    </a:prstGeom>
                  </pic:spPr>
                </pic:pic>
              </a:graphicData>
            </a:graphic>
          </wp:inline>
        </w:drawing>
      </w:r>
      <w:r w:rsidRPr="001E3248">
        <w:rPr>
          <w:rFonts w:ascii="Times New Roman" w:hAnsi="Times New Roman" w:cs="Times New Roman"/>
          <w:noProof/>
          <w:lang w:eastAsia="sl-SI"/>
        </w:rPr>
        <w:lastRenderedPageBreak/>
        <w:drawing>
          <wp:inline distT="0" distB="0" distL="0" distR="0" wp14:anchorId="3A003704" wp14:editId="354B618E">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64380" cy="6880860"/>
                    </a:xfrm>
                    <a:prstGeom prst="rect">
                      <a:avLst/>
                    </a:prstGeom>
                  </pic:spPr>
                </pic:pic>
              </a:graphicData>
            </a:graphic>
          </wp:inline>
        </w:drawing>
      </w:r>
    </w:p>
    <w:p w:rsidR="00FA11C0" w:rsidRPr="001E3248" w:rsidRDefault="00687BA8" w:rsidP="00687BA8">
      <w:pPr>
        <w:jc w:val="center"/>
        <w:rPr>
          <w:rFonts w:ascii="Times New Roman" w:hAnsi="Times New Roman" w:cs="Times New Roman"/>
          <w:sz w:val="20"/>
          <w:szCs w:val="24"/>
        </w:rPr>
      </w:pPr>
      <w:r w:rsidRPr="001E3248">
        <w:rPr>
          <w:rFonts w:ascii="Times New Roman" w:hAnsi="Times New Roman" w:cs="Times New Roman"/>
          <w:noProof/>
          <w:lang w:eastAsia="sl-SI"/>
        </w:rPr>
        <w:lastRenderedPageBreak/>
        <w:drawing>
          <wp:inline distT="0" distB="0" distL="0" distR="0" wp14:anchorId="27EA5AE8" wp14:editId="64AE3359">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62300" cy="6842760"/>
                    </a:xfrm>
                    <a:prstGeom prst="rect">
                      <a:avLst/>
                    </a:prstGeom>
                  </pic:spPr>
                </pic:pic>
              </a:graphicData>
            </a:graphic>
          </wp:inline>
        </w:drawing>
      </w:r>
    </w:p>
    <w:p w:rsidR="00FA11C0" w:rsidRPr="001E3248" w:rsidRDefault="00FA11C0">
      <w:pPr>
        <w:rPr>
          <w:rFonts w:ascii="Times New Roman" w:hAnsi="Times New Roman" w:cs="Times New Roman"/>
          <w:sz w:val="20"/>
          <w:szCs w:val="24"/>
        </w:rPr>
      </w:pPr>
      <w:r w:rsidRPr="001E3248">
        <w:rPr>
          <w:rFonts w:ascii="Times New Roman" w:hAnsi="Times New Roman" w:cs="Times New Roman"/>
          <w:sz w:val="20"/>
          <w:szCs w:val="24"/>
        </w:rPr>
        <w:br w:type="page"/>
      </w:r>
    </w:p>
    <w:p w:rsidR="00C41224" w:rsidRPr="001E3248" w:rsidRDefault="00FB7B81" w:rsidP="00FA11C0">
      <w:pPr>
        <w:rPr>
          <w:rFonts w:ascii="Times New Roman" w:hAnsi="Times New Roman" w:cs="Times New Roman"/>
          <w:sz w:val="24"/>
          <w:szCs w:val="24"/>
        </w:rPr>
      </w:pPr>
      <w:r w:rsidRPr="001E3248">
        <w:rPr>
          <w:rFonts w:ascii="Times New Roman" w:hAnsi="Times New Roman" w:cs="Times New Roman"/>
          <w:sz w:val="24"/>
          <w:szCs w:val="24"/>
        </w:rPr>
        <w:lastRenderedPageBreak/>
        <w:t>PRILOGA G</w:t>
      </w:r>
      <w:r w:rsidR="00935E5B" w:rsidRPr="001E3248">
        <w:rPr>
          <w:rFonts w:ascii="Times New Roman" w:hAnsi="Times New Roman" w:cs="Times New Roman"/>
          <w:sz w:val="24"/>
          <w:szCs w:val="24"/>
        </w:rPr>
        <w:t>: PRAKSE RAZLIČNIH AGILNIH PROCESNIH MODELOV</w:t>
      </w:r>
      <w:r w:rsidR="00C41224" w:rsidRPr="001E3248">
        <w:rPr>
          <w:rFonts w:ascii="Times New Roman" w:hAnsi="Times New Roman" w:cs="Times New Roman"/>
          <w:sz w:val="24"/>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1E3248"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1E3248" w:rsidRDefault="007B73A7" w:rsidP="007B73A7">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NAMEN</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DB1225">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sidRPr="001E3248">
              <w:rPr>
                <w:rFonts w:ascii="Times New Roman" w:eastAsia="Times New Roman" w:hAnsi="Times New Roman" w:cs="Times New Roman"/>
                <w:color w:val="000000"/>
                <w:sz w:val="24"/>
                <w:szCs w:val="24"/>
                <w:lang w:eastAsia="sl-SI"/>
              </w:rPr>
              <w:t>času</w:t>
            </w:r>
            <w:r w:rsidRPr="001E3248">
              <w:rPr>
                <w:rFonts w:ascii="Times New Roman" w:eastAsia="Times New Roman" w:hAnsi="Times New Roman" w:cs="Times New Roman"/>
                <w:color w:val="000000"/>
                <w:sz w:val="24"/>
                <w:szCs w:val="24"/>
                <w:lang w:eastAsia="sl-SI"/>
              </w:rPr>
              <w:t xml:space="preserve"> izdaje.</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Dva človeka pišeta kodo na enem </w:t>
            </w:r>
            <w:r w:rsidR="00DB1225" w:rsidRPr="001E3248">
              <w:rPr>
                <w:rFonts w:ascii="Times New Roman" w:eastAsia="Times New Roman" w:hAnsi="Times New Roman" w:cs="Times New Roman"/>
                <w:color w:val="000000"/>
                <w:sz w:val="24"/>
                <w:szCs w:val="24"/>
                <w:lang w:eastAsia="sl-SI"/>
              </w:rPr>
              <w:t>računalniku</w:t>
            </w:r>
            <w:r w:rsidRPr="001E3248">
              <w:rPr>
                <w:rFonts w:ascii="Times New Roman" w:eastAsia="Times New Roman" w:hAnsi="Times New Roman" w:cs="Times New Roman"/>
                <w:color w:val="000000"/>
                <w:sz w:val="24"/>
                <w:szCs w:val="24"/>
                <w:lang w:eastAsia="sl-SI"/>
              </w:rPr>
              <w:t>.</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DB1225">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sidRPr="001E3248">
              <w:rPr>
                <w:rFonts w:ascii="Times New Roman" w:eastAsia="Times New Roman" w:hAnsi="Times New Roman" w:cs="Times New Roman"/>
                <w:color w:val="000000"/>
                <w:sz w:val="24"/>
                <w:szCs w:val="24"/>
                <w:lang w:eastAsia="sl-SI"/>
              </w:rPr>
              <w:t>prioritet</w:t>
            </w:r>
            <w:r w:rsidRPr="001E3248">
              <w:rPr>
                <w:rFonts w:ascii="Times New Roman" w:eastAsia="Times New Roman" w:hAnsi="Times New Roman" w:cs="Times New Roman"/>
                <w:color w:val="000000"/>
                <w:sz w:val="24"/>
                <w:szCs w:val="24"/>
                <w:lang w:eastAsia="sl-SI"/>
              </w:rPr>
              <w:t xml:space="preserve"> in konstantno posodobljenih pos</w:t>
            </w:r>
            <w:r w:rsidR="00F143D0" w:rsidRPr="001E3248">
              <w:rPr>
                <w:rFonts w:ascii="Times New Roman" w:eastAsia="Times New Roman" w:hAnsi="Times New Roman" w:cs="Times New Roman"/>
                <w:color w:val="000000"/>
                <w:sz w:val="24"/>
                <w:szCs w:val="24"/>
                <w:lang w:eastAsia="sl-SI"/>
              </w:rPr>
              <w:t>lovnih in tehničnih zahtev siste</w:t>
            </w:r>
            <w:r w:rsidRPr="001E3248">
              <w:rPr>
                <w:rFonts w:ascii="Times New Roman" w:eastAsia="Times New Roman" w:hAnsi="Times New Roman" w:cs="Times New Roman"/>
                <w:color w:val="000000"/>
                <w:sz w:val="24"/>
                <w:szCs w:val="24"/>
                <w:lang w:eastAsia="sl-SI"/>
              </w:rPr>
              <w:t xml:space="preserve">ma v izgradnji ali izboljšavi. </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7B73A7"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291868">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Razvoj in spremljanje napredka na podlagi seznama </w:t>
            </w:r>
            <w:r w:rsidR="00291868" w:rsidRPr="001E3248">
              <w:rPr>
                <w:rFonts w:ascii="Times New Roman" w:eastAsia="Times New Roman" w:hAnsi="Times New Roman" w:cs="Times New Roman"/>
                <w:color w:val="000000"/>
                <w:sz w:val="24"/>
                <w:szCs w:val="24"/>
                <w:lang w:eastAsia="sl-SI"/>
              </w:rPr>
              <w:t>razdeljenih</w:t>
            </w:r>
            <w:r w:rsidRPr="001E3248">
              <w:rPr>
                <w:rFonts w:ascii="Times New Roman" w:eastAsia="Times New Roman" w:hAnsi="Times New Roman" w:cs="Times New Roman"/>
                <w:color w:val="000000"/>
                <w:sz w:val="24"/>
                <w:szCs w:val="24"/>
                <w:lang w:eastAsia="sl-SI"/>
              </w:rPr>
              <w:t xml:space="preserve"> in esencialnih naročnikovih funkcionalnosti.</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 xml:space="preserve">Zgrajeni </w:t>
            </w:r>
            <w:r w:rsidR="00954ABD" w:rsidRPr="001E3248">
              <w:rPr>
                <w:rFonts w:ascii="Times New Roman" w:eastAsia="Times New Roman" w:hAnsi="Times New Roman" w:cs="Times New Roman"/>
                <w:color w:val="000000"/>
                <w:sz w:val="24"/>
                <w:szCs w:val="24"/>
                <w:lang w:eastAsia="sl-SI"/>
              </w:rPr>
              <w:t xml:space="preserve">so modeli sistema, saj so ti </w:t>
            </w:r>
            <w:r w:rsidRPr="001E3248">
              <w:rPr>
                <w:rFonts w:ascii="Times New Roman" w:eastAsia="Times New Roman" w:hAnsi="Times New Roman" w:cs="Times New Roman"/>
                <w:color w:val="000000"/>
                <w:sz w:val="24"/>
                <w:szCs w:val="24"/>
                <w:lang w:eastAsia="sl-SI"/>
              </w:rPr>
              <w:t>kompleksni za razumevanje. Pogosto se uporablja UML</w:t>
            </w:r>
            <w:r w:rsidR="00815686" w:rsidRPr="001E3248">
              <w:rPr>
                <w:rFonts w:ascii="Times New Roman" w:eastAsia="Times New Roman" w:hAnsi="Times New Roman" w:cs="Times New Roman"/>
                <w:color w:val="000000"/>
                <w:sz w:val="24"/>
                <w:szCs w:val="24"/>
                <w:lang w:eastAsia="sl-SI"/>
              </w:rPr>
              <w:t>.</w:t>
            </w:r>
          </w:p>
        </w:tc>
      </w:tr>
      <w:tr w:rsidR="0094372E" w:rsidRPr="001E3248"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1E3248" w:rsidRDefault="0094372E" w:rsidP="0094372E">
            <w:pPr>
              <w:spacing w:after="0" w:line="240" w:lineRule="auto"/>
              <w:rPr>
                <w:rFonts w:ascii="Times New Roman" w:eastAsia="Times New Roman" w:hAnsi="Times New Roman" w:cs="Times New Roman"/>
                <w:color w:val="000000"/>
                <w:sz w:val="24"/>
                <w:szCs w:val="24"/>
                <w:lang w:eastAsia="sl-SI"/>
              </w:rPr>
            </w:pPr>
            <w:r w:rsidRPr="001E3248">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AD6E82" w:rsidRPr="001E3248" w:rsidRDefault="0094372E" w:rsidP="0094372E">
      <w:pPr>
        <w:jc w:val="center"/>
        <w:rPr>
          <w:rFonts w:ascii="Times New Roman" w:hAnsi="Times New Roman" w:cs="Times New Roman"/>
          <w:sz w:val="20"/>
          <w:szCs w:val="24"/>
        </w:rPr>
      </w:pPr>
      <w:r w:rsidRPr="001E3248">
        <w:rPr>
          <w:rFonts w:ascii="Times New Roman" w:hAnsi="Times New Roman" w:cs="Times New Roman"/>
          <w:sz w:val="20"/>
          <w:szCs w:val="24"/>
        </w:rPr>
        <w:t>Vir:</w:t>
      </w:r>
      <w:r w:rsidRPr="001E3248">
        <w:rPr>
          <w:rFonts w:ascii="Times New Roman" w:hAnsi="Times New Roman" w:cs="Times New Roman"/>
          <w:sz w:val="20"/>
          <w:szCs w:val="24"/>
        </w:rPr>
        <w:fldChar w:fldCharType="begin"/>
      </w:r>
      <w:r w:rsidRPr="001E3248">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E3248">
        <w:rPr>
          <w:rFonts w:ascii="Times New Roman" w:hAnsi="Times New Roman" w:cs="Times New Roman"/>
          <w:sz w:val="20"/>
          <w:szCs w:val="24"/>
        </w:rPr>
        <w:fldChar w:fldCharType="separate"/>
      </w:r>
      <w:r w:rsidRPr="001E3248">
        <w:rPr>
          <w:rFonts w:ascii="Times New Roman" w:hAnsi="Times New Roman" w:cs="Times New Roman"/>
          <w:sz w:val="20"/>
          <w:szCs w:val="24"/>
        </w:rPr>
        <w:t>(Abrahamsson in dr. 2017, 24–68)</w:t>
      </w:r>
      <w:r w:rsidRPr="001E3248">
        <w:rPr>
          <w:rFonts w:ascii="Times New Roman" w:hAnsi="Times New Roman" w:cs="Times New Roman"/>
          <w:sz w:val="20"/>
          <w:szCs w:val="24"/>
        </w:rPr>
        <w:fldChar w:fldCharType="end"/>
      </w:r>
    </w:p>
    <w:p w:rsidR="00FB7B81" w:rsidRPr="001E3248" w:rsidRDefault="00FB7B81">
      <w:pPr>
        <w:rPr>
          <w:rFonts w:ascii="Times New Roman" w:hAnsi="Times New Roman" w:cs="Times New Roman"/>
          <w:sz w:val="20"/>
          <w:szCs w:val="24"/>
        </w:rPr>
      </w:pPr>
      <w:r w:rsidRPr="001E3248">
        <w:rPr>
          <w:rFonts w:ascii="Times New Roman" w:hAnsi="Times New Roman" w:cs="Times New Roman"/>
          <w:sz w:val="20"/>
          <w:szCs w:val="24"/>
        </w:rPr>
        <w:br w:type="page"/>
      </w:r>
    </w:p>
    <w:p w:rsidR="00FB7B81" w:rsidRPr="001E3248" w:rsidRDefault="00FB7B81" w:rsidP="00FB7B81">
      <w:pPr>
        <w:rPr>
          <w:rFonts w:ascii="Times New Roman" w:hAnsi="Times New Roman" w:cs="Times New Roman"/>
          <w:sz w:val="24"/>
          <w:szCs w:val="24"/>
        </w:rPr>
      </w:pPr>
      <w:r w:rsidRPr="001E3248">
        <w:rPr>
          <w:rFonts w:ascii="Times New Roman" w:hAnsi="Times New Roman" w:cs="Times New Roman"/>
          <w:sz w:val="24"/>
          <w:szCs w:val="24"/>
        </w:rPr>
        <w:lastRenderedPageBreak/>
        <w:t xml:space="preserve">PRILOGA H: </w:t>
      </w:r>
      <w:r w:rsidR="00761A5D" w:rsidRPr="001E3248">
        <w:rPr>
          <w:rFonts w:ascii="Times New Roman" w:hAnsi="Times New Roman" w:cs="Times New Roman"/>
          <w:sz w:val="24"/>
          <w:szCs w:val="24"/>
        </w:rPr>
        <w:t>IDENTIFICIRANIH 5 DIMENZIJ Z 18 FAKTORJI VPLIVA NA DELOVANJE IGRE IN RAZVOJNI PROCES</w:t>
      </w:r>
    </w:p>
    <w:p w:rsidR="00C33492" w:rsidRPr="001E3248" w:rsidRDefault="00C33492" w:rsidP="00FB7B81">
      <w:pPr>
        <w:rPr>
          <w:rFonts w:ascii="Times New Roman" w:hAnsi="Times New Roman" w:cs="Times New Roman"/>
          <w:sz w:val="20"/>
          <w:szCs w:val="24"/>
        </w:rPr>
      </w:pPr>
    </w:p>
    <w:p w:rsidR="00422EF3" w:rsidRPr="001E3248" w:rsidRDefault="00422EF3" w:rsidP="00422EF3">
      <w:pPr>
        <w:jc w:val="center"/>
        <w:rPr>
          <w:rFonts w:ascii="Times New Roman" w:hAnsi="Times New Roman" w:cs="Times New Roman"/>
          <w:sz w:val="20"/>
          <w:szCs w:val="24"/>
        </w:rPr>
      </w:pPr>
      <w:r w:rsidRPr="001E3248">
        <w:rPr>
          <w:rFonts w:ascii="Times New Roman" w:hAnsi="Times New Roman" w:cs="Times New Roman"/>
          <w:noProof/>
          <w:lang w:eastAsia="sl-SI"/>
        </w:rPr>
        <w:drawing>
          <wp:inline distT="0" distB="0" distL="0" distR="0" wp14:anchorId="09F4B899" wp14:editId="0C5A8234">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40912" cy="4961255"/>
                    </a:xfrm>
                    <a:prstGeom prst="rect">
                      <a:avLst/>
                    </a:prstGeom>
                  </pic:spPr>
                </pic:pic>
              </a:graphicData>
            </a:graphic>
          </wp:inline>
        </w:drawing>
      </w:r>
    </w:p>
    <w:p w:rsidR="00B82C89" w:rsidRPr="001E3248" w:rsidRDefault="00C33492" w:rsidP="00422EF3">
      <w:pPr>
        <w:jc w:val="center"/>
        <w:rPr>
          <w:rFonts w:ascii="Times New Roman" w:hAnsi="Times New Roman" w:cs="Times New Roman"/>
          <w:sz w:val="20"/>
          <w:szCs w:val="24"/>
        </w:rPr>
      </w:pPr>
      <w:r w:rsidRPr="001E3248">
        <w:rPr>
          <w:rFonts w:ascii="Times New Roman" w:hAnsi="Times New Roman" w:cs="Times New Roman"/>
          <w:sz w:val="20"/>
          <w:szCs w:val="24"/>
        </w:rPr>
        <w:t xml:space="preserve">Vir: </w:t>
      </w:r>
      <w:r w:rsidRPr="001E3248">
        <w:rPr>
          <w:rFonts w:ascii="Times New Roman" w:hAnsi="Times New Roman" w:cs="Times New Roman"/>
          <w:sz w:val="20"/>
          <w:szCs w:val="24"/>
        </w:rPr>
        <w:fldChar w:fldCharType="begin"/>
      </w:r>
      <w:r w:rsidRPr="001E3248">
        <w:rPr>
          <w:rFonts w:ascii="Times New Roman" w:hAnsi="Times New Roman" w:cs="Times New Roman"/>
          <w:sz w:val="20"/>
          <w:szCs w:val="24"/>
        </w:rPr>
        <w:instrText xml:space="preserve"> ADDIN ZOTERO_ITEM CSL_CITATION {"citationID":"Kj2iS9n6","properties":{"formattedCitation":"(Aleem, Capretz, in Ahmed 2016, 62)","plainCitation":"(Aleem, Capretz, in Ahmed 2016,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E3248">
        <w:rPr>
          <w:rFonts w:ascii="Times New Roman" w:hAnsi="Times New Roman" w:cs="Times New Roman"/>
          <w:sz w:val="20"/>
          <w:szCs w:val="24"/>
        </w:rPr>
        <w:fldChar w:fldCharType="separate"/>
      </w:r>
      <w:r w:rsidRPr="001E3248">
        <w:rPr>
          <w:rFonts w:ascii="Times New Roman" w:hAnsi="Times New Roman" w:cs="Times New Roman"/>
          <w:sz w:val="20"/>
        </w:rPr>
        <w:t>(Aleem, Capretz, in Ahmed 2016, 62)</w:t>
      </w:r>
      <w:r w:rsidRPr="001E3248">
        <w:rPr>
          <w:rFonts w:ascii="Times New Roman" w:hAnsi="Times New Roman" w:cs="Times New Roman"/>
          <w:sz w:val="20"/>
          <w:szCs w:val="24"/>
        </w:rPr>
        <w:fldChar w:fldCharType="end"/>
      </w:r>
    </w:p>
    <w:p w:rsidR="00B82C89" w:rsidRPr="001E3248" w:rsidRDefault="00B82C89">
      <w:pPr>
        <w:rPr>
          <w:rFonts w:ascii="Times New Roman" w:hAnsi="Times New Roman" w:cs="Times New Roman"/>
          <w:sz w:val="20"/>
          <w:szCs w:val="24"/>
        </w:rPr>
      </w:pPr>
      <w:r w:rsidRPr="001E3248">
        <w:rPr>
          <w:rFonts w:ascii="Times New Roman" w:hAnsi="Times New Roman" w:cs="Times New Roman"/>
          <w:sz w:val="20"/>
          <w:szCs w:val="24"/>
        </w:rPr>
        <w:br w:type="page"/>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lastRenderedPageBreak/>
        <w:t>PRILOGA I: VPRAŠALNIK ZA OCENITEV OPTIMIZIRANE ZRELOSTI</w:t>
      </w:r>
      <w:r w:rsidR="00E36BC9" w:rsidRPr="001E3248">
        <w:rPr>
          <w:rFonts w:ascii="Times New Roman" w:hAnsi="Times New Roman" w:cs="Times New Roman"/>
          <w:sz w:val="24"/>
          <w:szCs w:val="24"/>
        </w:rPr>
        <w:t xml:space="preserve"> RAZVOJNEGA</w:t>
      </w:r>
      <w:r w:rsidRPr="001E3248">
        <w:rPr>
          <w:rFonts w:ascii="Times New Roman" w:hAnsi="Times New Roman" w:cs="Times New Roman"/>
          <w:sz w:val="24"/>
          <w:szCs w:val="24"/>
        </w:rPr>
        <w:t xml:space="preserve"> PROCESA</w:t>
      </w:r>
      <w:r w:rsidR="00E36BC9" w:rsidRPr="001E3248">
        <w:rPr>
          <w:rFonts w:ascii="Times New Roman" w:hAnsi="Times New Roman" w:cs="Times New Roman"/>
          <w:sz w:val="24"/>
          <w:szCs w:val="24"/>
        </w:rPr>
        <w:t xml:space="preserve"> VIDEO IGER</w:t>
      </w:r>
    </w:p>
    <w:p w:rsidR="001E740D" w:rsidRPr="001E3248"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 GDD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1 Defined game design guidelines and concepts are followe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for all new game development project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2 The GDD is well understandable by all stakeholder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3 The GDD is available to all development team member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t the beginning of the production phas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4 A log is maintained to record development team</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members’ complaints regarding GDD transformation issue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2 Team Configuration &amp;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2.1 Team configuration and management demonstrate a</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positive impact on game development activitie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2.2 Team members are satisfied with the communication</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nd collaboration protocol.</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3 Requirement Modelling and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3.1 The target market segment is fully captured by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identified requirements of a particular gam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3.2 Game requirements are reviewed and revised on a</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regular basis when require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3.3 The quality attribute of games is accommodated b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identified requirement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5.4 Game Prototyping</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4.1 Prototyping helps in improving and developing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final game efficientl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4.2 Prototyping helps in identifying game mechanic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rules, and algorithm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4.3 The developed prototype refines the created cont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of the game and also balances the gameplay.</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5 Risk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5.1 Risk assessment is helpful in reducing associate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development risk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5.2 There is a backup plan to handle identified risks an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xplore other solutions that would reduce or eliminate risk.</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5.3 The development team always has a functional an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technical design specification with a complete risk assess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document before the start of the production phas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for all project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6 Quality of Architectur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6.1 The management team is continuously improving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valuation process for game architecture qualit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6.2 Game architecture documents are reviewed an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updated regularly to avoid future bottleneck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6.3 Game architecture includes robustness features tha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nable the game</w:t>
      </w:r>
      <w:r w:rsidR="00951BBE" w:rsidRPr="001E3248">
        <w:rPr>
          <w:rFonts w:ascii="Times New Roman" w:hAnsi="Times New Roman" w:cs="Times New Roman"/>
          <w:sz w:val="24"/>
          <w:szCs w:val="24"/>
        </w:rPr>
        <w:t xml:space="preserve"> </w:t>
      </w:r>
      <w:r w:rsidRPr="001E3248">
        <w:rPr>
          <w:rFonts w:ascii="Times New Roman" w:hAnsi="Times New Roman" w:cs="Times New Roman"/>
          <w:sz w:val="24"/>
          <w:szCs w:val="24"/>
        </w:rPr>
        <w:t>to be functional in</w:t>
      </w:r>
      <w:r w:rsidR="003308E0" w:rsidRPr="001E3248">
        <w:rPr>
          <w:rFonts w:ascii="Times New Roman" w:hAnsi="Times New Roman" w:cs="Times New Roman"/>
          <w:sz w:val="24"/>
          <w:szCs w:val="24"/>
        </w:rPr>
        <w:t xml:space="preserve"> </w:t>
      </w:r>
      <w:r w:rsidRPr="001E3248">
        <w:rPr>
          <w:rFonts w:ascii="Times New Roman" w:hAnsi="Times New Roman" w:cs="Times New Roman"/>
          <w:sz w:val="24"/>
          <w:szCs w:val="24"/>
        </w:rPr>
        <w:t>unexpected circumstances.</w:t>
      </w: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1E3248" w:rsidRDefault="005E4209"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lastRenderedPageBreak/>
        <w:t>G</w:t>
      </w:r>
      <w:r w:rsidR="00394080" w:rsidRPr="001E3248">
        <w:rPr>
          <w:rFonts w:ascii="Times New Roman" w:hAnsi="Times New Roman" w:cs="Times New Roman"/>
          <w:b/>
          <w:sz w:val="24"/>
          <w:szCs w:val="24"/>
        </w:rPr>
        <w:t>DPA 5.7 Asset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7.1 The asset management system can reduce duplication</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of assets and remove outdated assets from the asse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librar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7.2 Assets created for a game fit into the game concep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nd have a positive effect on game appearance.</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8 Game Engine Development &amp;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8.1 The development team has adequate resources an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kills to develop its own game engines for game develop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or to enhance the capabilities of existing ones by adding</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middlewar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8.2 Game engines are reused for different game project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9 Test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9.1 The selected testing approach ensures game performanc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nd qualit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9.2 The testing team experiments with innovative technique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on a regular basis to improve the game testing</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proces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9.3 A developed test plan keeps track of functional an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non-functional requirements test outcomes and uses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results to improve game quality and playability.</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0 Maintenance Suppor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0.1 The maintenance support system team regularl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xamines, maintains, and improves the support system for</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ffective and easy reporting servic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0.2 The project team is continuously improving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maintenance support system for developed game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1 Fun Factor Analysi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1.1 A blend of playability and usability methods in addition</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to innovative ideas are used to enhance the consumer</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playability experience in term of challenges, storyline, gam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level curiosity, full control, and feeling of independenc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1.2 The fun factor analysis strategic plan is monitore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on a regular basis, and improving it is a continuous strategic</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effort of the project team.</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2 Ease of Us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2.1 Consumer feedback indicates satisfaction and abilit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to navigate conveniently between menu.</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2.2 The defined strategy to enhance consumer experienc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related to ease of use metrics is regularly reviewed</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nd updated.</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3 Market Orientation</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3.1 The organization is able to gain competitive advantag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by using its market orientation strategy.</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3.2 Developed game concepts are aligned with the</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requirements of the target marke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3.3 Developed games are able to maximize their consumer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playing time.</w:t>
      </w: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1E3248"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lastRenderedPageBreak/>
        <w:t>GDPA 5.14 Time to Marke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4.1 Games are published before competitors’ game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4.2 Being first to market helps to retain existing consumers</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and attract new ones.</w:t>
      </w:r>
    </w:p>
    <w:p w:rsidR="00394080" w:rsidRPr="001E3248" w:rsidRDefault="00394080" w:rsidP="00394080">
      <w:pPr>
        <w:autoSpaceDE w:val="0"/>
        <w:autoSpaceDN w:val="0"/>
        <w:adjustRightInd w:val="0"/>
        <w:spacing w:after="0" w:line="240" w:lineRule="auto"/>
        <w:rPr>
          <w:rFonts w:ascii="Times New Roman" w:hAnsi="Times New Roman" w:cs="Times New Roman"/>
          <w:b/>
          <w:sz w:val="24"/>
          <w:szCs w:val="24"/>
        </w:rPr>
      </w:pPr>
      <w:r w:rsidRPr="001E3248">
        <w:rPr>
          <w:rFonts w:ascii="Times New Roman" w:hAnsi="Times New Roman" w:cs="Times New Roman"/>
          <w:b/>
          <w:sz w:val="24"/>
          <w:szCs w:val="24"/>
        </w:rPr>
        <w:t>GDPA 5.15 Relationship Management</w:t>
      </w:r>
    </w:p>
    <w:p w:rsidR="00394080" w:rsidRPr="001E3248" w:rsidRDefault="00394080" w:rsidP="00394080">
      <w:pPr>
        <w:autoSpaceDE w:val="0"/>
        <w:autoSpaceDN w:val="0"/>
        <w:adjustRightInd w:val="0"/>
        <w:spacing w:after="0" w:line="240" w:lineRule="auto"/>
        <w:rPr>
          <w:rFonts w:ascii="Times New Roman" w:hAnsi="Times New Roman" w:cs="Times New Roman"/>
          <w:sz w:val="24"/>
          <w:szCs w:val="24"/>
        </w:rPr>
      </w:pPr>
      <w:r w:rsidRPr="001E3248">
        <w:rPr>
          <w:rFonts w:ascii="Times New Roman" w:hAnsi="Times New Roman" w:cs="Times New Roman"/>
          <w:sz w:val="24"/>
          <w:szCs w:val="24"/>
        </w:rPr>
        <w:t>S.5.15.1 Developed games are able to retain their consumers</w:t>
      </w:r>
    </w:p>
    <w:p w:rsidR="00394080"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for a long time.</w:t>
      </w:r>
    </w:p>
    <w:p w:rsidR="00394080"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S.5.15.2 The development team follows a balanced playerand</w:t>
      </w:r>
    </w:p>
    <w:p w:rsidR="00394080"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game-centred strategy.</w:t>
      </w:r>
    </w:p>
    <w:p w:rsidR="00394080" w:rsidRPr="001E3248"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1E3248">
        <w:rPr>
          <w:rFonts w:ascii="Times New Roman" w:hAnsi="Times New Roman" w:cs="Times New Roman"/>
          <w:b/>
          <w:sz w:val="24"/>
          <w:szCs w:val="24"/>
        </w:rPr>
        <w:t>GDPA 5.16 Monetization Strategy</w:t>
      </w:r>
    </w:p>
    <w:p w:rsidR="00394080"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S.5.16.1 The revenue model contributes to strengthening the</w:t>
      </w:r>
    </w:p>
    <w:p w:rsidR="00394080"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financial position of the organization.</w:t>
      </w:r>
    </w:p>
    <w:p w:rsidR="00C33492" w:rsidRPr="001E3248" w:rsidRDefault="00394080"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S.5.16.2 The organization succ</w:t>
      </w:r>
      <w:r w:rsidR="00394D0E" w:rsidRPr="001E3248">
        <w:rPr>
          <w:rFonts w:ascii="Times New Roman" w:hAnsi="Times New Roman" w:cs="Times New Roman"/>
          <w:sz w:val="24"/>
          <w:szCs w:val="24"/>
        </w:rPr>
        <w:t xml:space="preserve">essfully achieves its financial </w:t>
      </w:r>
      <w:r w:rsidRPr="001E3248">
        <w:rPr>
          <w:rFonts w:ascii="Times New Roman" w:hAnsi="Times New Roman" w:cs="Times New Roman"/>
          <w:sz w:val="24"/>
          <w:szCs w:val="24"/>
        </w:rPr>
        <w:t>objectives.</w:t>
      </w:r>
    </w:p>
    <w:p w:rsidR="006B054E" w:rsidRPr="001E3248" w:rsidRDefault="006B054E"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S.5.16.3 Return on investment increases over a period of</w:t>
      </w:r>
    </w:p>
    <w:p w:rsidR="006B054E" w:rsidRPr="001E3248" w:rsidRDefault="006B054E"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time.</w:t>
      </w:r>
    </w:p>
    <w:p w:rsidR="006B054E" w:rsidRPr="001E3248"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1E3248">
        <w:rPr>
          <w:rFonts w:ascii="Times New Roman" w:hAnsi="Times New Roman" w:cs="Times New Roman"/>
          <w:b/>
          <w:sz w:val="24"/>
          <w:szCs w:val="24"/>
        </w:rPr>
        <w:t>GDPA 5.17 Innovation</w:t>
      </w:r>
    </w:p>
    <w:p w:rsidR="006B054E" w:rsidRPr="001E3248" w:rsidRDefault="006B054E"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S.5.17.1 Past innovative measures taken by the development</w:t>
      </w:r>
    </w:p>
    <w:p w:rsidR="006B054E" w:rsidRPr="001E3248" w:rsidRDefault="006B054E"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team have resulted in improved game development and</w:t>
      </w:r>
    </w:p>
    <w:p w:rsidR="006B054E" w:rsidRPr="001E3248" w:rsidRDefault="006B054E" w:rsidP="006B054E">
      <w:pPr>
        <w:autoSpaceDE w:val="0"/>
        <w:autoSpaceDN w:val="0"/>
        <w:adjustRightInd w:val="0"/>
        <w:spacing w:after="0" w:line="240" w:lineRule="auto"/>
        <w:jc w:val="both"/>
        <w:rPr>
          <w:rFonts w:ascii="Times New Roman" w:hAnsi="Times New Roman" w:cs="Times New Roman"/>
          <w:sz w:val="24"/>
          <w:szCs w:val="24"/>
        </w:rPr>
      </w:pPr>
      <w:r w:rsidRPr="001E3248">
        <w:rPr>
          <w:rFonts w:ascii="Times New Roman" w:hAnsi="Times New Roman" w:cs="Times New Roman"/>
          <w:sz w:val="24"/>
          <w:szCs w:val="24"/>
        </w:rPr>
        <w:t>management processes.</w:t>
      </w:r>
    </w:p>
    <w:p w:rsidR="006B054E" w:rsidRPr="001E3248"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1E3248">
        <w:rPr>
          <w:rFonts w:ascii="Times New Roman" w:hAnsi="Times New Roman" w:cs="Times New Roman"/>
          <w:b/>
          <w:sz w:val="24"/>
          <w:szCs w:val="24"/>
        </w:rPr>
        <w:t>GDPA 5.18 Stakeholder Collaboration</w:t>
      </w:r>
    </w:p>
    <w:p w:rsidR="00C33492" w:rsidRPr="001E3248" w:rsidRDefault="006B054E" w:rsidP="006B054E">
      <w:pPr>
        <w:jc w:val="both"/>
        <w:rPr>
          <w:rFonts w:ascii="Times New Roman" w:hAnsi="Times New Roman" w:cs="Times New Roman"/>
          <w:sz w:val="24"/>
          <w:szCs w:val="24"/>
        </w:rPr>
      </w:pPr>
      <w:r w:rsidRPr="001E3248">
        <w:rPr>
          <w:rFonts w:ascii="Times New Roman" w:hAnsi="Times New Roman" w:cs="Times New Roman"/>
          <w:sz w:val="24"/>
          <w:szCs w:val="24"/>
        </w:rPr>
        <w:t>S.5.18.1 All stakeholders are involved in game-related decisions.</w:t>
      </w:r>
    </w:p>
    <w:p w:rsidR="005F11A7" w:rsidRPr="001E3248" w:rsidRDefault="00FF1E08" w:rsidP="00FF1E08">
      <w:pPr>
        <w:jc w:val="center"/>
        <w:rPr>
          <w:rFonts w:ascii="Times New Roman" w:hAnsi="Times New Roman" w:cs="Times New Roman"/>
          <w:sz w:val="24"/>
          <w:szCs w:val="24"/>
        </w:rPr>
      </w:pPr>
      <w:r w:rsidRPr="001E3248">
        <w:rPr>
          <w:rFonts w:ascii="Times New Roman" w:hAnsi="Times New Roman" w:cs="Times New Roman"/>
          <w:sz w:val="24"/>
          <w:szCs w:val="24"/>
        </w:rPr>
        <w:fldChar w:fldCharType="begin"/>
      </w:r>
      <w:r w:rsidRPr="001E3248">
        <w:rPr>
          <w:rFonts w:ascii="Times New Roman" w:hAnsi="Times New Roman" w:cs="Times New Roman"/>
          <w:sz w:val="24"/>
          <w:szCs w:val="24"/>
        </w:rPr>
        <w:instrText xml:space="preserve"> ADDIN ZOTERO_ITEM CSL_CITATION {"citationID":"GVnvdaFP","properties":{"formattedCitation":"{\\rtf (Aleem, Capretz, in Ahmed 2016, 67\\uc0\\u8211{}68)}","plainCitation":"(Aleem, Capretz, in Ahmed 2016,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E3248">
        <w:rPr>
          <w:rFonts w:ascii="Times New Roman" w:hAnsi="Times New Roman" w:cs="Times New Roman"/>
          <w:sz w:val="24"/>
          <w:szCs w:val="24"/>
        </w:rPr>
        <w:fldChar w:fldCharType="separate"/>
      </w:r>
      <w:r w:rsidRPr="001E3248">
        <w:rPr>
          <w:rFonts w:ascii="Times New Roman" w:hAnsi="Times New Roman" w:cs="Times New Roman"/>
          <w:sz w:val="24"/>
          <w:szCs w:val="24"/>
        </w:rPr>
        <w:t>(Aleem, Capretz, in Ahmed 2016, 67–68)</w:t>
      </w:r>
      <w:r w:rsidRPr="001E3248">
        <w:rPr>
          <w:rFonts w:ascii="Times New Roman" w:hAnsi="Times New Roman" w:cs="Times New Roman"/>
          <w:sz w:val="24"/>
          <w:szCs w:val="24"/>
        </w:rPr>
        <w:fldChar w:fldCharType="end"/>
      </w:r>
    </w:p>
    <w:p w:rsidR="005F11A7" w:rsidRPr="001E3248" w:rsidRDefault="005F11A7">
      <w:pPr>
        <w:rPr>
          <w:rFonts w:ascii="Times New Roman" w:hAnsi="Times New Roman" w:cs="Times New Roman"/>
          <w:sz w:val="24"/>
          <w:szCs w:val="24"/>
        </w:rPr>
      </w:pPr>
      <w:r w:rsidRPr="001E3248">
        <w:rPr>
          <w:rFonts w:ascii="Times New Roman" w:hAnsi="Times New Roman" w:cs="Times New Roman"/>
          <w:sz w:val="24"/>
          <w:szCs w:val="24"/>
        </w:rPr>
        <w:br w:type="page"/>
      </w:r>
    </w:p>
    <w:p w:rsidR="00FF1E08" w:rsidRPr="001E3248" w:rsidRDefault="005F11A7" w:rsidP="00FF1E08">
      <w:pPr>
        <w:jc w:val="center"/>
        <w:rPr>
          <w:rFonts w:ascii="Times New Roman" w:hAnsi="Times New Roman" w:cs="Times New Roman"/>
          <w:sz w:val="24"/>
          <w:szCs w:val="24"/>
        </w:rPr>
      </w:pPr>
      <w:r w:rsidRPr="001E3248">
        <w:rPr>
          <w:rFonts w:ascii="Times New Roman" w:hAnsi="Times New Roman" w:cs="Times New Roman"/>
          <w:sz w:val="24"/>
          <w:szCs w:val="24"/>
        </w:rPr>
        <w:lastRenderedPageBreak/>
        <w:t>PRILOGA J: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5F11A7" w:rsidRPr="001E3248" w:rsidTr="005F11A7">
        <w:trPr>
          <w:trHeight w:val="278"/>
          <w:jc w:val="center"/>
        </w:trPr>
        <w:tc>
          <w:tcPr>
            <w:tcW w:w="2906" w:type="dxa"/>
            <w:tcBorders>
              <w:top w:val="single" w:sz="4" w:space="0" w:color="auto"/>
              <w:bottom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Passing threshold (80%)</w:t>
            </w:r>
          </w:p>
        </w:tc>
      </w:tr>
      <w:tr w:rsidR="005F11A7" w:rsidRPr="001E3248" w:rsidTr="005F11A7">
        <w:trPr>
          <w:trHeight w:val="268"/>
          <w:jc w:val="center"/>
        </w:trPr>
        <w:tc>
          <w:tcPr>
            <w:tcW w:w="2906" w:type="dxa"/>
            <w:tcBorders>
              <w:top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Ad-Hoc</w:t>
            </w:r>
          </w:p>
        </w:tc>
        <w:tc>
          <w:tcPr>
            <w:tcW w:w="2907" w:type="dxa"/>
            <w:tcBorders>
              <w:top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31</w:t>
            </w:r>
          </w:p>
        </w:tc>
        <w:tc>
          <w:tcPr>
            <w:tcW w:w="2907" w:type="dxa"/>
            <w:tcBorders>
              <w:top w:val="single" w:sz="4" w:space="0" w:color="auto"/>
            </w:tcBorders>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25</w:t>
            </w:r>
          </w:p>
        </w:tc>
      </w:tr>
      <w:tr w:rsidR="005F11A7" w:rsidRPr="001E3248" w:rsidTr="005F11A7">
        <w:trPr>
          <w:trHeight w:val="268"/>
          <w:jc w:val="center"/>
        </w:trPr>
        <w:tc>
          <w:tcPr>
            <w:tcW w:w="2906"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Opportunistic</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51</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41</w:t>
            </w:r>
          </w:p>
        </w:tc>
      </w:tr>
      <w:tr w:rsidR="005F11A7" w:rsidRPr="001E3248" w:rsidTr="005F11A7">
        <w:trPr>
          <w:trHeight w:val="268"/>
          <w:jc w:val="center"/>
        </w:trPr>
        <w:tc>
          <w:tcPr>
            <w:tcW w:w="2906"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Consistent</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54</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43</w:t>
            </w:r>
          </w:p>
        </w:tc>
      </w:tr>
      <w:tr w:rsidR="005F11A7" w:rsidRPr="001E3248" w:rsidTr="005F11A7">
        <w:trPr>
          <w:trHeight w:val="278"/>
          <w:jc w:val="center"/>
        </w:trPr>
        <w:tc>
          <w:tcPr>
            <w:tcW w:w="2906"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Organized</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54</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43</w:t>
            </w:r>
          </w:p>
        </w:tc>
      </w:tr>
      <w:tr w:rsidR="005F11A7" w:rsidRPr="001E3248" w:rsidTr="005F11A7">
        <w:trPr>
          <w:trHeight w:val="278"/>
          <w:jc w:val="center"/>
        </w:trPr>
        <w:tc>
          <w:tcPr>
            <w:tcW w:w="2906"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Optimized</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43</w:t>
            </w:r>
          </w:p>
        </w:tc>
        <w:tc>
          <w:tcPr>
            <w:tcW w:w="2907" w:type="dxa"/>
          </w:tcPr>
          <w:p w:rsidR="005F11A7" w:rsidRPr="001E3248" w:rsidRDefault="005F11A7" w:rsidP="00BB2D80">
            <w:pPr>
              <w:rPr>
                <w:rFonts w:ascii="Times New Roman" w:hAnsi="Times New Roman" w:cs="Times New Roman"/>
                <w:sz w:val="24"/>
                <w:szCs w:val="24"/>
              </w:rPr>
            </w:pPr>
            <w:r w:rsidRPr="001E3248">
              <w:rPr>
                <w:rFonts w:ascii="Times New Roman" w:hAnsi="Times New Roman" w:cs="Times New Roman"/>
                <w:sz w:val="24"/>
                <w:szCs w:val="24"/>
              </w:rPr>
              <w:t>36</w:t>
            </w:r>
          </w:p>
        </w:tc>
      </w:tr>
    </w:tbl>
    <w:p w:rsidR="005F11A7" w:rsidRPr="001E3248" w:rsidRDefault="005F11A7" w:rsidP="00FF1E08">
      <w:pPr>
        <w:jc w:val="center"/>
        <w:rPr>
          <w:rFonts w:ascii="Times New Roman" w:hAnsi="Times New Roman" w:cs="Times New Roman"/>
          <w:sz w:val="24"/>
          <w:szCs w:val="24"/>
        </w:rPr>
      </w:pPr>
      <w:r w:rsidRPr="001E3248">
        <w:rPr>
          <w:rFonts w:ascii="Times New Roman" w:hAnsi="Times New Roman" w:cs="Times New Roman"/>
          <w:sz w:val="24"/>
          <w:szCs w:val="24"/>
        </w:rPr>
        <w:t xml:space="preserve">Vir: </w:t>
      </w:r>
      <w:r w:rsidRPr="001E3248">
        <w:rPr>
          <w:rFonts w:ascii="Times New Roman" w:hAnsi="Times New Roman" w:cs="Times New Roman"/>
          <w:sz w:val="24"/>
          <w:szCs w:val="24"/>
        </w:rPr>
        <w:fldChar w:fldCharType="begin"/>
      </w:r>
      <w:r w:rsidRPr="001E3248">
        <w:rPr>
          <w:rFonts w:ascii="Times New Roman" w:hAnsi="Times New Roman" w:cs="Times New Roman"/>
          <w:sz w:val="24"/>
          <w:szCs w:val="24"/>
        </w:rPr>
        <w:instrText xml:space="preserve"> ADDIN ZOTERO_ITEM CSL_CITATION {"citationID":"ZZKMLNNe","properties":{"formattedCitation":"(Aleem, Capretz, in Ahmed 2016, 68)","plainCitation":"(Aleem, Capretz, in Ahmed 2016,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E3248">
        <w:rPr>
          <w:rFonts w:ascii="Times New Roman" w:hAnsi="Times New Roman" w:cs="Times New Roman"/>
          <w:sz w:val="24"/>
          <w:szCs w:val="24"/>
        </w:rPr>
        <w:fldChar w:fldCharType="separate"/>
      </w:r>
      <w:r w:rsidRPr="001E3248">
        <w:rPr>
          <w:rFonts w:ascii="Times New Roman" w:hAnsi="Times New Roman" w:cs="Times New Roman"/>
          <w:sz w:val="24"/>
        </w:rPr>
        <w:t>(Aleem, Capretz, in Ahmed 2016, 68)</w:t>
      </w:r>
      <w:r w:rsidRPr="001E3248">
        <w:rPr>
          <w:rFonts w:ascii="Times New Roman" w:hAnsi="Times New Roman" w:cs="Times New Roman"/>
          <w:sz w:val="24"/>
          <w:szCs w:val="24"/>
        </w:rPr>
        <w:fldChar w:fldCharType="end"/>
      </w:r>
    </w:p>
    <w:sectPr w:rsidR="005F11A7" w:rsidRPr="001E3248"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0548" w:rsidRDefault="00CA0548" w:rsidP="001C3D97">
      <w:pPr>
        <w:spacing w:after="0" w:line="240" w:lineRule="auto"/>
      </w:pPr>
      <w:r>
        <w:separator/>
      </w:r>
    </w:p>
  </w:endnote>
  <w:endnote w:type="continuationSeparator" w:id="0">
    <w:p w:rsidR="00CA0548" w:rsidRDefault="00CA0548"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0548" w:rsidRDefault="00CA0548" w:rsidP="001C3D97">
      <w:pPr>
        <w:spacing w:after="0" w:line="240" w:lineRule="auto"/>
      </w:pPr>
      <w:r>
        <w:separator/>
      </w:r>
    </w:p>
  </w:footnote>
  <w:footnote w:type="continuationSeparator" w:id="0">
    <w:p w:rsidR="00CA0548" w:rsidRDefault="00CA0548"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3563"/>
    <w:rsid w:val="0003687D"/>
    <w:rsid w:val="00045363"/>
    <w:rsid w:val="0008487D"/>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3248"/>
    <w:rsid w:val="001E740D"/>
    <w:rsid w:val="002078AE"/>
    <w:rsid w:val="00213D35"/>
    <w:rsid w:val="00223E99"/>
    <w:rsid w:val="00235935"/>
    <w:rsid w:val="002668AC"/>
    <w:rsid w:val="00291868"/>
    <w:rsid w:val="002964D4"/>
    <w:rsid w:val="002C516C"/>
    <w:rsid w:val="002D0AA0"/>
    <w:rsid w:val="00310C18"/>
    <w:rsid w:val="003308E0"/>
    <w:rsid w:val="00335F47"/>
    <w:rsid w:val="00342AC3"/>
    <w:rsid w:val="00394080"/>
    <w:rsid w:val="00394D0E"/>
    <w:rsid w:val="003A3843"/>
    <w:rsid w:val="003A6A3C"/>
    <w:rsid w:val="003C7ED8"/>
    <w:rsid w:val="003E3808"/>
    <w:rsid w:val="00422EF3"/>
    <w:rsid w:val="004357D1"/>
    <w:rsid w:val="0046795F"/>
    <w:rsid w:val="00473A4E"/>
    <w:rsid w:val="004A5CF9"/>
    <w:rsid w:val="004D500E"/>
    <w:rsid w:val="004E0715"/>
    <w:rsid w:val="004F3F4F"/>
    <w:rsid w:val="00503F12"/>
    <w:rsid w:val="00522E0D"/>
    <w:rsid w:val="005263E6"/>
    <w:rsid w:val="00541031"/>
    <w:rsid w:val="00567D36"/>
    <w:rsid w:val="00580874"/>
    <w:rsid w:val="00584E9B"/>
    <w:rsid w:val="005D746B"/>
    <w:rsid w:val="005E4209"/>
    <w:rsid w:val="005E67FD"/>
    <w:rsid w:val="005F11A7"/>
    <w:rsid w:val="005F12BC"/>
    <w:rsid w:val="00602A9F"/>
    <w:rsid w:val="00626F48"/>
    <w:rsid w:val="00632573"/>
    <w:rsid w:val="006828E1"/>
    <w:rsid w:val="006855D4"/>
    <w:rsid w:val="00687BA8"/>
    <w:rsid w:val="006B054E"/>
    <w:rsid w:val="006C65D3"/>
    <w:rsid w:val="006D78AA"/>
    <w:rsid w:val="007224C7"/>
    <w:rsid w:val="00761A5D"/>
    <w:rsid w:val="00770C4F"/>
    <w:rsid w:val="0078039B"/>
    <w:rsid w:val="007B637D"/>
    <w:rsid w:val="007B73A7"/>
    <w:rsid w:val="007F3FDC"/>
    <w:rsid w:val="00815686"/>
    <w:rsid w:val="0084370E"/>
    <w:rsid w:val="00851EB8"/>
    <w:rsid w:val="008647BE"/>
    <w:rsid w:val="00872947"/>
    <w:rsid w:val="00872F35"/>
    <w:rsid w:val="00877C63"/>
    <w:rsid w:val="00896641"/>
    <w:rsid w:val="008D140C"/>
    <w:rsid w:val="008F5BA4"/>
    <w:rsid w:val="00910C5C"/>
    <w:rsid w:val="00935E5B"/>
    <w:rsid w:val="0094372E"/>
    <w:rsid w:val="00951BBE"/>
    <w:rsid w:val="00954ABD"/>
    <w:rsid w:val="009B5308"/>
    <w:rsid w:val="009E0BCB"/>
    <w:rsid w:val="009E3A0A"/>
    <w:rsid w:val="009E5560"/>
    <w:rsid w:val="009F7C27"/>
    <w:rsid w:val="00A22D44"/>
    <w:rsid w:val="00A31518"/>
    <w:rsid w:val="00A43372"/>
    <w:rsid w:val="00A51517"/>
    <w:rsid w:val="00A64787"/>
    <w:rsid w:val="00AA507D"/>
    <w:rsid w:val="00AD6E82"/>
    <w:rsid w:val="00AE44BE"/>
    <w:rsid w:val="00B019A6"/>
    <w:rsid w:val="00B11537"/>
    <w:rsid w:val="00B24352"/>
    <w:rsid w:val="00B55E20"/>
    <w:rsid w:val="00B766DA"/>
    <w:rsid w:val="00B82C89"/>
    <w:rsid w:val="00B86F5D"/>
    <w:rsid w:val="00B912EA"/>
    <w:rsid w:val="00BA081F"/>
    <w:rsid w:val="00BA5822"/>
    <w:rsid w:val="00BB0B62"/>
    <w:rsid w:val="00BD01F2"/>
    <w:rsid w:val="00BE4AA2"/>
    <w:rsid w:val="00C2713A"/>
    <w:rsid w:val="00C33492"/>
    <w:rsid w:val="00C41224"/>
    <w:rsid w:val="00C41878"/>
    <w:rsid w:val="00C45151"/>
    <w:rsid w:val="00C6404A"/>
    <w:rsid w:val="00C6626F"/>
    <w:rsid w:val="00C85338"/>
    <w:rsid w:val="00C9142F"/>
    <w:rsid w:val="00CA0548"/>
    <w:rsid w:val="00CB01CC"/>
    <w:rsid w:val="00CB371A"/>
    <w:rsid w:val="00CB5E31"/>
    <w:rsid w:val="00CD6DE3"/>
    <w:rsid w:val="00D55BCA"/>
    <w:rsid w:val="00D71E9B"/>
    <w:rsid w:val="00D838D5"/>
    <w:rsid w:val="00DA4CA8"/>
    <w:rsid w:val="00DA50C2"/>
    <w:rsid w:val="00DB1225"/>
    <w:rsid w:val="00DD0681"/>
    <w:rsid w:val="00DD4F6C"/>
    <w:rsid w:val="00E108D3"/>
    <w:rsid w:val="00E125B8"/>
    <w:rsid w:val="00E13976"/>
    <w:rsid w:val="00E26A2B"/>
    <w:rsid w:val="00E36BC9"/>
    <w:rsid w:val="00E642EB"/>
    <w:rsid w:val="00E676DA"/>
    <w:rsid w:val="00E95FD8"/>
    <w:rsid w:val="00EA27F8"/>
    <w:rsid w:val="00EF34AB"/>
    <w:rsid w:val="00F143D0"/>
    <w:rsid w:val="00F43B75"/>
    <w:rsid w:val="00F52D28"/>
    <w:rsid w:val="00F71A20"/>
    <w:rsid w:val="00F955D7"/>
    <w:rsid w:val="00FA0598"/>
    <w:rsid w:val="00FA11C0"/>
    <w:rsid w:val="00FB4959"/>
    <w:rsid w:val="00FB7B81"/>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4FBE3-F524-4B6F-94C8-5216C5849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9</Pages>
  <Words>5056</Words>
  <Characters>28824</Characters>
  <Application>Microsoft Office Word</Application>
  <DocSecurity>0</DocSecurity>
  <Lines>240</Lines>
  <Paragraphs>6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3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71</cp:revision>
  <dcterms:created xsi:type="dcterms:W3CDTF">2017-11-30T10:15:00Z</dcterms:created>
  <dcterms:modified xsi:type="dcterms:W3CDTF">2018-01-0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yIpsziSs"/&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